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6B84F6" w14:textId="4A2A2167" w:rsidR="001D4FE3" w:rsidRDefault="001D4FE3" w:rsidP="00DB0FBB">
      <w:pPr>
        <w:spacing w:line="276" w:lineRule="auto"/>
        <w:jc w:val="center"/>
        <w:rPr>
          <w:rFonts w:asciiTheme="majorBidi" w:hAnsiTheme="majorBidi" w:cstheme="majorBidi"/>
          <w:b/>
          <w:bCs/>
          <w:sz w:val="28"/>
          <w:szCs w:val="28"/>
        </w:rPr>
      </w:pPr>
      <w:r w:rsidRPr="00983BF9">
        <w:rPr>
          <w:rFonts w:asciiTheme="majorBidi" w:hAnsiTheme="majorBidi" w:cstheme="majorBidi"/>
          <w:b/>
          <w:bCs/>
          <w:sz w:val="28"/>
          <w:szCs w:val="28"/>
        </w:rPr>
        <w:t>The Impact of Social Media on Self-Identity and Interaction</w:t>
      </w:r>
      <w:r w:rsidR="00E5703A">
        <w:rPr>
          <w:rFonts w:asciiTheme="majorBidi" w:hAnsiTheme="majorBidi" w:cstheme="majorBidi"/>
          <w:b/>
          <w:bCs/>
          <w:sz w:val="28"/>
          <w:szCs w:val="28"/>
        </w:rPr>
        <w:t xml:space="preserve"> Generation Z in Indonesia</w:t>
      </w:r>
    </w:p>
    <w:p w14:paraId="037A8CD8" w14:textId="77777777" w:rsidR="00983BF9" w:rsidRDefault="00983BF9" w:rsidP="00983BF9">
      <w:pPr>
        <w:spacing w:line="276" w:lineRule="auto"/>
        <w:jc w:val="center"/>
        <w:rPr>
          <w:rFonts w:asciiTheme="majorBidi" w:hAnsiTheme="majorBidi" w:cstheme="majorBidi"/>
          <w:b/>
          <w:bCs/>
          <w:sz w:val="28"/>
          <w:szCs w:val="28"/>
        </w:rPr>
      </w:pPr>
    </w:p>
    <w:p w14:paraId="5B0E3A0F" w14:textId="7022B446" w:rsidR="00983BF9" w:rsidRPr="007804EB" w:rsidRDefault="00983BF9" w:rsidP="007804EB">
      <w:pPr>
        <w:spacing w:line="360" w:lineRule="auto"/>
        <w:jc w:val="center"/>
        <w:rPr>
          <w:rFonts w:asciiTheme="majorBidi" w:hAnsiTheme="majorBidi" w:cstheme="majorBidi"/>
        </w:rPr>
      </w:pPr>
      <w:r w:rsidRPr="007804EB">
        <w:rPr>
          <w:rFonts w:asciiTheme="majorBidi" w:hAnsiTheme="majorBidi" w:cstheme="majorBidi"/>
        </w:rPr>
        <w:t xml:space="preserve"/>
      </w:r>
      <w:proofErr w:type="spellStart"/>
      <w:r w:rsidRPr="007804EB">
        <w:rPr>
          <w:rFonts w:asciiTheme="majorBidi" w:hAnsiTheme="majorBidi" w:cstheme="majorBidi"/>
        </w:rPr>
        <w:t/>
      </w:r>
      <w:proofErr w:type="spellEnd"/>
      <w:r w:rsidRPr="007804EB">
        <w:rPr>
          <w:rFonts w:asciiTheme="majorBidi" w:hAnsiTheme="majorBidi" w:cstheme="majorBidi"/>
        </w:rPr>
        <w:t xml:space="preserve"/>
      </w:r>
      <w:r w:rsidRPr="007804EB">
        <w:rPr>
          <w:rFonts w:asciiTheme="majorBidi" w:hAnsiTheme="majorBidi" w:cstheme="majorBidi"/>
          <w:vertAlign w:val="superscript"/>
        </w:rPr>
        <w:t/>
      </w:r>
      <w:r w:rsidRPr="007804EB">
        <w:rPr>
          <w:rFonts w:asciiTheme="majorBidi" w:hAnsiTheme="majorBidi" w:cstheme="majorBidi"/>
        </w:rPr>
        <w:t/>
      </w:r>
      <w:r w:rsidR="0036670E">
        <w:rPr>
          <w:rFonts w:asciiTheme="majorBidi" w:hAnsiTheme="majorBidi" w:cstheme="majorBidi"/>
        </w:rPr>
        <w:t xml:space="preserve"/>
      </w:r>
      <w:proofErr w:type="spellStart"/>
      <w:r w:rsidRPr="007804EB">
        <w:rPr>
          <w:rFonts w:asciiTheme="majorBidi" w:hAnsiTheme="majorBidi" w:cstheme="majorBidi"/>
        </w:rPr>
        <w:t/>
      </w:r>
      <w:proofErr w:type="spellEnd"/>
      <w:r w:rsidRPr="007804EB">
        <w:rPr>
          <w:rFonts w:asciiTheme="majorBidi" w:hAnsiTheme="majorBidi" w:cstheme="majorBidi"/>
        </w:rPr>
        <w:t xml:space="preserve"/>
      </w:r>
      <w:r w:rsidR="0031400C" w:rsidRPr="007804EB">
        <w:rPr>
          <w:rFonts w:asciiTheme="majorBidi" w:hAnsiTheme="majorBidi" w:cstheme="majorBidi"/>
          <w:vertAlign w:val="superscript"/>
        </w:rPr>
        <w:t/>
      </w:r>
      <w:r w:rsidR="0031400C" w:rsidRPr="007804EB">
        <w:rPr>
          <w:rFonts w:asciiTheme="majorBidi" w:hAnsiTheme="majorBidi" w:cstheme="majorBidi"/>
        </w:rPr>
        <w:t/>
      </w:r>
      <w:r w:rsidR="0031400C" w:rsidRPr="007804EB">
        <w:rPr>
          <w:rFonts w:asciiTheme="majorBidi" w:hAnsiTheme="majorBidi" w:cstheme="majorBidi"/>
          <w:vertAlign w:val="superscript"/>
        </w:rPr>
        <w:t/>
      </w:r>
      <w:r w:rsidR="0031400C" w:rsidRPr="007804EB">
        <w:rPr>
          <w:rFonts w:asciiTheme="majorBidi" w:hAnsiTheme="majorBidi" w:cstheme="majorBidi"/>
        </w:rPr>
        <w:t/>
      </w:r>
      <w:r w:rsidR="0031400C" w:rsidRPr="007804EB">
        <w:rPr>
          <w:rFonts w:asciiTheme="majorBidi" w:hAnsiTheme="majorBidi" w:cstheme="majorBidi"/>
          <w:vertAlign w:val="superscript"/>
        </w:rPr>
        <w:t/>
      </w:r>
      <w:r w:rsidR="0031400C" w:rsidRPr="007804EB">
        <w:rPr>
          <w:rFonts w:asciiTheme="majorBidi" w:hAnsiTheme="majorBidi" w:cstheme="majorBidi"/>
        </w:rPr>
        <w:t/>
      </w:r>
      <w:r w:rsidR="0031400C" w:rsidRPr="007804EB">
        <w:rPr>
          <w:rFonts w:asciiTheme="majorBidi" w:hAnsiTheme="majorBidi" w:cstheme="majorBidi"/>
          <w:vertAlign w:val="superscript"/>
        </w:rPr>
        <w:t/>
      </w:r>
    </w:p>
    <w:p w14:paraId="504B851C" w14:textId="2C3491D8" w:rsidR="00983BF9" w:rsidRPr="007804EB" w:rsidRDefault="00F6001E" w:rsidP="007804EB">
      <w:pPr>
        <w:spacing w:line="360" w:lineRule="auto"/>
        <w:jc w:val="center"/>
        <w:rPr>
          <w:rFonts w:asciiTheme="majorBidi" w:hAnsiTheme="majorBidi" w:cstheme="majorBidi"/>
        </w:rPr>
      </w:pPr>
      <w:r>
        <w:rPr>
          <w:rFonts w:asciiTheme="majorBidi" w:hAnsiTheme="majorBidi" w:cstheme="majorBidi"/>
        </w:rPr>
        <w:t xml:space="preserve"/>
      </w:r>
      <w:r w:rsidR="00983BF9" w:rsidRPr="007804EB">
        <w:rPr>
          <w:rFonts w:asciiTheme="majorBidi" w:hAnsiTheme="majorBidi" w:cstheme="majorBidi"/>
        </w:rPr>
        <w:t/>
      </w:r>
      <w:r w:rsidR="00225198">
        <w:rPr>
          <w:rFonts w:asciiTheme="majorBidi" w:hAnsiTheme="majorBidi" w:cstheme="majorBidi"/>
        </w:rPr>
        <w:t xml:space="preserve"/>
      </w:r>
      <w:r w:rsidR="00983BF9" w:rsidRPr="007804EB">
        <w:rPr>
          <w:rFonts w:asciiTheme="majorBidi" w:hAnsiTheme="majorBidi" w:cstheme="majorBidi"/>
        </w:rPr>
        <w:t/>
      </w:r>
      <w:r w:rsidR="007804EB" w:rsidRPr="007804EB">
        <w:rPr>
          <w:rFonts w:asciiTheme="majorBidi" w:hAnsiTheme="majorBidi" w:cstheme="majorBidi"/>
        </w:rPr>
        <w:t xml:space="preserve"/>
      </w:r>
      <w:proofErr w:type="spellStart"/>
      <w:r w:rsidR="00983BF9" w:rsidRPr="007804EB">
        <w:rPr>
          <w:rFonts w:asciiTheme="majorBidi" w:hAnsiTheme="majorBidi" w:cstheme="majorBidi"/>
        </w:rPr>
        <w:t/>
      </w:r>
      <w:proofErr w:type="spellEnd"/>
      <w:r w:rsidR="00983BF9" w:rsidRPr="007804EB">
        <w:rPr>
          <w:rFonts w:asciiTheme="majorBidi" w:hAnsiTheme="majorBidi" w:cstheme="majorBidi"/>
        </w:rPr>
        <w:t xml:space="preserve"/>
      </w:r>
    </w:p>
    <w:p w14:paraId="7C6D96EC" w14:textId="224315C5" w:rsidR="00983BF9" w:rsidRPr="007804EB" w:rsidRDefault="00983BF9" w:rsidP="00F6001E">
      <w:pPr>
        <w:spacing w:line="360" w:lineRule="auto"/>
        <w:jc w:val="center"/>
        <w:rPr>
          <w:rFonts w:asciiTheme="majorBidi" w:hAnsiTheme="majorBidi" w:cstheme="majorBidi"/>
        </w:rPr>
      </w:pPr>
      <w:r w:rsidRPr="007804EB">
        <w:rPr>
          <w:rFonts w:asciiTheme="majorBidi" w:hAnsiTheme="majorBidi" w:cstheme="majorBidi"/>
        </w:rPr>
        <w:t xml:space="preserve"/>
      </w:r>
      <w:hyperlink r:id="rId8" w:history="1">
        <w:r w:rsidRPr="007804EB">
          <w:rPr>
            <w:rStyle w:val="Hyperlink"/>
            <w:rFonts w:asciiTheme="majorBidi" w:hAnsiTheme="majorBidi" w:cstheme="majorBidi"/>
          </w:rPr>
          <w:t/>
        </w:r>
      </w:hyperlink>
      <w:r w:rsidRPr="007804EB">
        <w:rPr>
          <w:rFonts w:asciiTheme="majorBidi" w:hAnsiTheme="majorBidi" w:cstheme="majorBidi"/>
          <w:color w:val="4472C4" w:themeColor="accent1"/>
        </w:rPr>
        <w:t xml:space="preserve"/>
      </w:r>
      <w:hyperlink r:id="rId9" w:history="1">
        <w:r w:rsidR="00971647" w:rsidRPr="00EB0668">
          <w:rPr>
            <w:rStyle w:val="Hyperlink"/>
            <w:rFonts w:asciiTheme="majorBidi" w:hAnsiTheme="majorBidi" w:cstheme="majorBidi"/>
          </w:rPr>
          <w:t/>
        </w:r>
        <w:r w:rsidR="00971647" w:rsidRPr="00EB0668">
          <w:rPr>
            <w:rStyle w:val="Hyperlink"/>
            <w:rFonts w:asciiTheme="majorBidi" w:hAnsiTheme="majorBidi" w:cstheme="majorBidi"/>
          </w:rPr>
          <w:t/>
        </w:r>
        <w:r w:rsidR="00971647" w:rsidRPr="00EB0668">
          <w:rPr>
            <w:rStyle w:val="Hyperlink"/>
            <w:rFonts w:asciiTheme="majorBidi" w:hAnsiTheme="majorBidi" w:cstheme="majorBidi"/>
          </w:rPr>
          <w:t/>
        </w:r>
      </w:hyperlink>
      <w:r w:rsidR="00971647">
        <w:rPr>
          <w:rFonts w:asciiTheme="majorBidi" w:hAnsiTheme="majorBidi" w:cstheme="majorBidi"/>
          <w:color w:val="4472C4" w:themeColor="accent1"/>
        </w:rPr>
        <w:t xml:space="preserve"/>
      </w:r>
      <w:hyperlink r:id="rId10" w:history="1">
        <w:r w:rsidR="00971647" w:rsidRPr="00EB0668">
          <w:rPr>
            <w:rStyle w:val="Hyperlink"/>
            <w:rFonts w:asciiTheme="majorBidi" w:hAnsiTheme="majorBidi" w:cstheme="majorBidi"/>
          </w:rPr>
          <w:t/>
        </w:r>
      </w:hyperlink>
      <w:r w:rsidR="00971647">
        <w:rPr>
          <w:rFonts w:asciiTheme="majorBidi" w:hAnsiTheme="majorBidi" w:cstheme="majorBidi"/>
          <w:color w:val="4472C4" w:themeColor="accent1"/>
        </w:rPr>
        <w:t xml:space="preserve"/>
      </w:r>
      <w:hyperlink r:id="rId11" w:history="1">
        <w:r w:rsidR="00F6001E" w:rsidRPr="00EB0668">
          <w:rPr>
            <w:rStyle w:val="Hyperlink"/>
            <w:rFonts w:asciiTheme="majorBidi" w:hAnsiTheme="majorBidi" w:cstheme="majorBidi"/>
          </w:rPr>
          <w:t/>
        </w:r>
      </w:hyperlink>
      <w:r w:rsidR="00F6001E">
        <w:rPr>
          <w:rFonts w:asciiTheme="majorBidi" w:hAnsiTheme="majorBidi" w:cstheme="majorBidi"/>
          <w:color w:val="4472C4" w:themeColor="accent1"/>
        </w:rPr>
        <w:t xml:space="preserve"/>
      </w:r>
      <w:hyperlink r:id="rId12" w:history="1">
        <w:r w:rsidR="00F6001E" w:rsidRPr="00F6001E">
          <w:rPr>
            <w:rStyle w:val="Hyperlink"/>
            <w:rFonts w:asciiTheme="majorBidi" w:hAnsiTheme="majorBidi" w:cstheme="majorBidi"/>
          </w:rPr>
          <w:t/>
        </w:r>
      </w:hyperlink>
    </w:p>
    <w:p w14:paraId="69860159" w14:textId="1C5CF090" w:rsidR="00610E43" w:rsidRDefault="00610E43" w:rsidP="00983BF9">
      <w:pPr>
        <w:spacing w:line="360" w:lineRule="auto"/>
        <w:jc w:val="both"/>
        <w:rPr>
          <w:rFonts w:asciiTheme="majorBidi" w:hAnsiTheme="majorBidi" w:cstheme="majorBidi"/>
        </w:rPr>
      </w:pPr>
    </w:p>
    <w:p w14:paraId="60A1AC06" w14:textId="42CF0E1B" w:rsidR="00610E43" w:rsidRDefault="00610E43" w:rsidP="00F6001E">
      <w:pPr>
        <w:tabs>
          <w:tab w:val="left" w:pos="2552"/>
          <w:tab w:val="left" w:pos="2694"/>
        </w:tabs>
        <w:spacing w:line="276" w:lineRule="auto"/>
        <w:rPr>
          <w:rFonts w:asciiTheme="majorBidi" w:hAnsiTheme="majorBidi" w:cstheme="majorBidi"/>
          <w:b/>
          <w:bCs/>
        </w:rPr>
      </w:pPr>
      <w:r w:rsidRPr="00F6001E">
        <w:rPr>
          <w:rFonts w:asciiTheme="majorBidi" w:hAnsiTheme="majorBidi" w:cstheme="majorBidi"/>
          <w:b/>
          <w:bCs/>
        </w:rPr>
        <w:t/>
      </w:r>
      <w:r w:rsidR="00F6001E" w:rsidRPr="00F6001E">
        <w:rPr>
          <w:rFonts w:asciiTheme="majorBidi" w:hAnsiTheme="majorBidi" w:cstheme="majorBidi"/>
          <w:b/>
          <w:bCs/>
        </w:rPr>
        <w:t/>
      </w:r>
    </w:p>
    <w:p w14:paraId="6B0DB007" w14:textId="00DF809E" w:rsidR="009B1FEC" w:rsidRPr="009B1FEC" w:rsidRDefault="009B1FEC" w:rsidP="009B1FEC">
      <w:pPr>
        <w:tabs>
          <w:tab w:val="left" w:pos="2552"/>
          <w:tab w:val="left" w:pos="2694"/>
        </w:tabs>
        <w:spacing w:line="276" w:lineRule="auto"/>
        <w:jc w:val="both"/>
        <w:rPr>
          <w:rFonts w:asciiTheme="majorBidi" w:hAnsiTheme="majorBidi" w:cstheme="majorBidi"/>
        </w:rPr>
      </w:pPr>
      <w:r w:rsidRPr="009B1FEC">
        <w:rPr>
          <w:rFonts w:asciiTheme="majorBidi" w:hAnsiTheme="majorBidi" w:cstheme="majorBidi"/>
        </w:rPr>
        <w:t/>
      </w:r>
      <w:r>
        <w:rPr>
          <w:rFonts w:asciiTheme="majorBidi" w:hAnsiTheme="majorBidi" w:cstheme="majorBidi"/>
        </w:rPr>
        <w:t xml:space="preserve"/>
      </w:r>
      <w:r w:rsidRPr="009B1FEC">
        <w:rPr>
          <w:rFonts w:asciiTheme="majorBidi" w:hAnsiTheme="majorBidi" w:cstheme="majorBidi"/>
        </w:rPr>
        <w:t xml:space="preserve"/>
      </w:r>
      <w:proofErr w:type="spellStart"/>
      <w:r w:rsidRPr="009B1FEC">
        <w:rPr>
          <w:rFonts w:asciiTheme="majorBidi" w:hAnsiTheme="majorBidi" w:cstheme="majorBidi"/>
        </w:rPr>
        <w:t/>
      </w:r>
      <w:proofErr w:type="spellEnd"/>
      <w:r w:rsidRPr="009B1FEC">
        <w:rPr>
          <w:rFonts w:asciiTheme="majorBidi" w:hAnsiTheme="majorBidi" w:cstheme="majorBidi"/>
        </w:rPr>
        <w:t/>
      </w:r>
    </w:p>
    <w:p w14:paraId="416BAE6B" w14:textId="5A911FD4" w:rsidR="00A030F9" w:rsidRPr="00F6001E" w:rsidRDefault="00A030F9" w:rsidP="00F6001E">
      <w:pPr>
        <w:tabs>
          <w:tab w:val="left" w:pos="2552"/>
          <w:tab w:val="left" w:pos="2694"/>
        </w:tabs>
        <w:spacing w:line="276" w:lineRule="auto"/>
        <w:ind w:right="662"/>
        <w:jc w:val="both"/>
        <w:rPr>
          <w:rFonts w:asciiTheme="majorBidi" w:hAnsiTheme="majorBidi" w:cstheme="majorBidi"/>
        </w:rPr>
      </w:pPr>
      <w:proofErr w:type="gramStart"/>
      <w:r w:rsidRPr="00F6001E">
        <w:rPr>
          <w:rFonts w:asciiTheme="majorBidi" w:hAnsiTheme="majorBidi" w:cstheme="majorBidi"/>
          <w:b/>
          <w:bCs/>
        </w:rPr>
        <w:t/>
      </w:r>
      <w:r w:rsidRPr="00F6001E">
        <w:rPr>
          <w:rFonts w:asciiTheme="majorBidi" w:hAnsiTheme="majorBidi" w:cstheme="majorBidi"/>
        </w:rPr>
        <w:t xml:space="preserve"/>
      </w:r>
      <w:proofErr w:type="gramEnd"/>
      <w:r w:rsidRPr="00F6001E">
        <w:rPr>
          <w:rFonts w:asciiTheme="majorBidi" w:hAnsiTheme="majorBidi" w:cstheme="majorBidi"/>
        </w:rPr>
        <w:t xml:space="preserve"/>
      </w:r>
    </w:p>
    <w:p w14:paraId="0CC9CA1F" w14:textId="77777777" w:rsidR="007804EB" w:rsidRDefault="007804EB" w:rsidP="00610E43">
      <w:pPr>
        <w:pStyle w:val="ListParagraph"/>
        <w:spacing w:line="360" w:lineRule="auto"/>
        <w:ind w:left="709" w:firstLine="414"/>
        <w:jc w:val="both"/>
        <w:rPr>
          <w:rFonts w:asciiTheme="majorBidi" w:hAnsiTheme="majorBidi" w:cstheme="majorBidi"/>
          <w:b/>
          <w:bCs/>
        </w:rPr>
      </w:pPr>
    </w:p>
    <w:p w14:paraId="4167B02E" w14:textId="187607E1" w:rsidR="007804EB" w:rsidRDefault="007804EB" w:rsidP="007804EB">
      <w:pPr>
        <w:pStyle w:val="ListParagraph"/>
        <w:spacing w:line="360" w:lineRule="auto"/>
        <w:ind w:left="0"/>
        <w:jc w:val="both"/>
        <w:rPr>
          <w:rFonts w:asciiTheme="majorBidi" w:hAnsiTheme="majorBidi" w:cstheme="majorBidi"/>
          <w:b/>
          <w:bCs/>
        </w:rPr>
      </w:pPr>
      <w:r w:rsidRPr="007804EB">
        <w:rPr>
          <w:rFonts w:asciiTheme="majorBidi" w:hAnsiTheme="majorBidi" w:cstheme="majorBidi"/>
          <w:b/>
          <w:bCs/>
        </w:rPr>
        <w:t>INTRODUCTION</w:t>
      </w:r>
    </w:p>
    <w:p w14:paraId="7984C92E" w14:textId="26D67817" w:rsidR="004C792B" w:rsidRPr="00610E43" w:rsidRDefault="00D6000E" w:rsidP="009B1FEC">
      <w:pPr>
        <w:pStyle w:val="ListParagraph"/>
        <w:spacing w:line="360" w:lineRule="auto"/>
        <w:ind w:left="0"/>
        <w:jc w:val="both"/>
        <w:rPr>
          <w:rFonts w:asciiTheme="majorBidi" w:hAnsiTheme="majorBidi" w:cstheme="majorBidi"/>
        </w:rPr>
      </w:pPr>
      <w:r w:rsidRPr="00610E43">
        <w:rPr>
          <w:rFonts w:asciiTheme="majorBidi" w:hAnsiTheme="majorBidi" w:cstheme="majorBidi"/>
        </w:rPr>
        <w:t xml:space="preserve">Mass communication in the 21st century has undergone a fundamental shift from the conventional unidirectional pattern to highly interactive mass communication. Mass </w:t>
      </w:r>
      <w:r w:rsidRPr="00610E43">
        <w:rPr>
          <w:rFonts w:asciiTheme="majorBidi" w:hAnsiTheme="majorBidi" w:cstheme="majorBidi"/>
        </w:rPr>
        <w:lastRenderedPageBreak/>
        <w:t>communication in the digital era has undergone a significant transformation along with the dominance of social media as the main means of community interaction.</w:t>
      </w:r>
      <w:r w:rsidR="004C792B" w:rsidRPr="00610E43">
        <w:rPr>
          <w:rStyle w:val="FootnoteReference"/>
          <w:rFonts w:asciiTheme="majorBidi" w:hAnsiTheme="majorBidi" w:cstheme="majorBidi"/>
        </w:rPr>
        <w:footnoteReference w:id="1"/>
      </w:r>
      <w:r w:rsidR="004C792B" w:rsidRPr="00610E43">
        <w:rPr>
          <w:rFonts w:asciiTheme="majorBidi" w:hAnsiTheme="majorBidi" w:cstheme="majorBidi"/>
        </w:rPr>
        <w:t xml:space="preserve"> Social media not only functions as a tool for disseminating information, but also as an arena for the formation and expression of public identity, both individuals and groups.</w:t>
      </w:r>
      <w:r w:rsidR="004C792B" w:rsidRPr="00610E43">
        <w:rPr>
          <w:rStyle w:val="FootnoteReference"/>
          <w:rFonts w:asciiTheme="majorBidi" w:hAnsiTheme="majorBidi" w:cstheme="majorBidi"/>
        </w:rPr>
        <w:footnoteReference w:id="2"/>
      </w:r>
      <w:r w:rsidR="004C792B" w:rsidRPr="00610E43">
        <w:rPr>
          <w:rFonts w:asciiTheme="majorBidi" w:hAnsiTheme="majorBidi" w:cstheme="majorBidi"/>
        </w:rPr>
        <w:t xml:space="preserve"> From the perspective of communication psychology, these changes present important questions about how privately produced mass messages affect the structure of self-perception, social relationships, and patterns of everyday interactions.</w:t>
      </w:r>
      <w:r w:rsidR="004C792B" w:rsidRPr="00610E43">
        <w:rPr>
          <w:rStyle w:val="FootnoteReference"/>
          <w:rFonts w:asciiTheme="majorBidi" w:hAnsiTheme="majorBidi" w:cstheme="majorBidi"/>
        </w:rPr>
        <w:footnoteReference w:id="3"/>
      </w:r>
    </w:p>
    <w:p w14:paraId="762CD845" w14:textId="6546B4CC" w:rsidR="00D6000E" w:rsidRPr="00610E43" w:rsidRDefault="00E5703A" w:rsidP="009B1FEC">
      <w:pPr>
        <w:pStyle w:val="ListParagraph"/>
        <w:spacing w:line="360" w:lineRule="auto"/>
        <w:ind w:left="0"/>
        <w:jc w:val="both"/>
        <w:rPr>
          <w:rFonts w:asciiTheme="majorBidi" w:hAnsiTheme="majorBidi" w:cstheme="majorBidi"/>
        </w:rPr>
      </w:pPr>
      <w:r>
        <w:rPr>
          <w:rFonts w:asciiTheme="majorBidi" w:hAnsiTheme="majorBidi" w:cstheme="majorBidi"/>
        </w:rPr>
        <w:t>Social media plays a dual role in identity formation, namely as a space for self-exploration as well as a source of social pressure. Studies of adolescents and young people have found that social media increases self-confidence through acceptance, support, and appreciation, but on the other hand it also triggers social comparisons, the pressure of aesthetic standards, and distortion of body image.</w:t>
      </w:r>
      <w:r w:rsidR="00D6000E" w:rsidRPr="00610E43">
        <w:rPr>
          <w:rStyle w:val="FootnoteReference"/>
          <w:rFonts w:asciiTheme="majorBidi" w:hAnsiTheme="majorBidi" w:cstheme="majorBidi"/>
        </w:rPr>
        <w:footnoteReference w:id="4"/>
      </w:r>
      <w:r w:rsidR="00D6000E" w:rsidRPr="00610E43">
        <w:rPr>
          <w:rFonts w:asciiTheme="majorBidi" w:hAnsiTheme="majorBidi" w:cstheme="majorBidi"/>
        </w:rPr>
        <w:t xml:space="preserve"> Within the framework of mass communication psychology, this phenomenon shows that repeated exposure to mass content can cause complex cognitive, affective, and behavioral effects, ranging from changes in self-identity to psychological disorders such as anxiety and depression.</w:t>
      </w:r>
      <w:r w:rsidR="000F4BA1" w:rsidRPr="00610E43">
        <w:rPr>
          <w:rStyle w:val="FootnoteReference"/>
          <w:rFonts w:asciiTheme="majorBidi" w:hAnsiTheme="majorBidi" w:cstheme="majorBidi"/>
        </w:rPr>
        <w:footnoteReference w:id="5"/>
      </w:r>
    </w:p>
    <w:p w14:paraId="0FE2F909" w14:textId="7D186013" w:rsidR="00E5703A" w:rsidRDefault="00E5703A" w:rsidP="009B1FEC">
      <w:pPr>
        <w:pStyle w:val="ListParagraph"/>
        <w:spacing w:line="360" w:lineRule="auto"/>
        <w:ind w:left="0"/>
        <w:jc w:val="both"/>
        <w:rPr>
          <w:rFonts w:asciiTheme="majorBidi" w:hAnsiTheme="majorBidi" w:cstheme="majorBidi"/>
        </w:rPr>
      </w:pPr>
      <w:r w:rsidRPr="00E5703A">
        <w:rPr>
          <w:rFonts w:asciiTheme="majorBidi" w:hAnsiTheme="majorBidi" w:cstheme="majorBidi"/>
        </w:rPr>
        <w:t>Generation Z, who were born between 1997 and 2012, are the first generation to grow up fully in the digital ecosystem and make social media an integral part of their daily lives. Platforms like Instagram, TikTok, Twitter, and YouTube have not only served as a means of entertainment, but have become the primary means of communication that have replaced traditional face-to-face communication. This phenomenon presents a profound transformation in the psychological pattern of mass communication, where social media acts as a symbolic field where adolescents design and negotiate their social identities on an ongoing basis.</w:t>
      </w:r>
      <w:r>
        <w:rPr>
          <w:rStyle w:val="FootnoteReference"/>
          <w:rFonts w:asciiTheme="majorBidi" w:hAnsiTheme="majorBidi" w:cstheme="majorBidi"/>
        </w:rPr>
        <w:footnoteReference w:id="6"/>
      </w:r>
    </w:p>
    <w:p w14:paraId="45BC4C82" w14:textId="5F24099E" w:rsidR="00E5703A" w:rsidRDefault="00E5703A" w:rsidP="009B1FEC">
      <w:pPr>
        <w:pStyle w:val="ListParagraph"/>
        <w:spacing w:line="360" w:lineRule="auto"/>
        <w:ind w:left="0"/>
        <w:jc w:val="both"/>
        <w:rPr>
          <w:rFonts w:asciiTheme="majorBidi" w:hAnsiTheme="majorBidi" w:cstheme="majorBidi"/>
        </w:rPr>
      </w:pPr>
      <w:r w:rsidRPr="00610E43">
        <w:rPr>
          <w:rFonts w:asciiTheme="majorBidi" w:hAnsiTheme="majorBidi" w:cstheme="majorBidi"/>
        </w:rPr>
        <w:t xml:space="preserve">On the other hand, social media has also changed the nature and dynamics of mass interaction. If in conventional mass communication the flow of communication tends to be consistent, on social media communication becomes more interactive and participatory, so that individual identities are increasingly formed through responses, likes, comments, and belonging in virtual </w:t>
      </w:r>
      <w:r w:rsidRPr="00610E43">
        <w:rPr>
          <w:rFonts w:asciiTheme="majorBidi" w:hAnsiTheme="majorBidi" w:cstheme="majorBidi"/>
        </w:rPr>
        <w:lastRenderedPageBreak/>
        <w:t>communities.</w:t>
      </w:r>
      <w:r w:rsidRPr="00610E43">
        <w:rPr>
          <w:rStyle w:val="FootnoteReference"/>
          <w:rFonts w:asciiTheme="majorBidi" w:hAnsiTheme="majorBidi" w:cstheme="majorBidi"/>
        </w:rPr>
        <w:footnoteReference w:id="7"/>
      </w:r>
      <w:r w:rsidRPr="00610E43">
        <w:rPr>
          <w:rFonts w:asciiTheme="majorBidi" w:hAnsiTheme="majorBidi" w:cstheme="majorBidi"/>
        </w:rPr>
        <w:t xml:space="preserve"> In the context of identity formation, social media serves as a space of self-representation where Generation Z displays a consciously constructed identity according to the norms of a particular social group. Interactions with peers, influencers, and digital communities greatly influence how they view themselves and others, so the social identities that are formed are dynamic and often differ between the virtual world and real life. However, the culture of "likes" and "followers" fuels inauthentic imagery behaviors, where many individuals feel the need to conform to certain social standards, resulting in communication becoming less honest and more self-image-oriented.</w:t>
      </w:r>
      <w:r w:rsidR="008F5FEC">
        <w:rPr>
          <w:rStyle w:val="FootnoteReference"/>
          <w:rFonts w:asciiTheme="majorBidi" w:hAnsiTheme="majorBidi" w:cstheme="majorBidi"/>
        </w:rPr>
        <w:footnoteReference w:id="8"/>
      </w:r>
    </w:p>
    <w:p w14:paraId="79A4A053" w14:textId="2174EE8E" w:rsidR="00106717" w:rsidRDefault="00106717" w:rsidP="009B1FEC">
      <w:pPr>
        <w:pStyle w:val="ListParagraph"/>
        <w:spacing w:line="360" w:lineRule="auto"/>
        <w:ind w:left="0"/>
        <w:jc w:val="both"/>
        <w:rPr>
          <w:rFonts w:asciiTheme="majorBidi" w:hAnsiTheme="majorBidi" w:cstheme="majorBidi"/>
        </w:rPr>
      </w:pPr>
      <w:r w:rsidRPr="00106717">
        <w:rPr>
          <w:rFonts w:asciiTheme="majorBidi" w:hAnsiTheme="majorBidi" w:cstheme="majorBidi"/>
        </w:rPr>
        <w:t>Reliance on social media often reduces the quality of face-to-face communication, where Generation Z tends to feel awkward or lack confidence when it comes to speaking in person. Short, informal communication patterns can also affect their ability to compose clear and formally structured sentences.</w:t>
      </w:r>
      <w:r>
        <w:rPr>
          <w:rStyle w:val="FootnoteReference"/>
          <w:rFonts w:asciiTheme="majorBidi" w:hAnsiTheme="majorBidi" w:cstheme="majorBidi"/>
        </w:rPr>
        <w:footnoteReference w:id="9"/>
      </w:r>
      <w:r>
        <w:rPr>
          <w:rFonts w:asciiTheme="majorBidi" w:hAnsiTheme="majorBidi" w:cstheme="majorBidi"/>
        </w:rPr>
        <w:t xml:space="preserve"> This phenomenon emphasizes the urgency of digital literacy and critical awareness of the influence of social media in the formation of Generation Z's identity. In fact, positively social media allows Generation Z to connect with individuals from various cultural and geographical backgrounds, broaden their horizons as well as improve their digital communication skills.</w:t>
      </w:r>
      <w:r>
        <w:rPr>
          <w:rStyle w:val="FootnoteReference"/>
          <w:rFonts w:asciiTheme="majorBidi" w:hAnsiTheme="majorBidi" w:cstheme="majorBidi"/>
        </w:rPr>
        <w:footnoteReference w:id="10"/>
      </w:r>
    </w:p>
    <w:p w14:paraId="18D438A9" w14:textId="64B5DA88" w:rsidR="000F4BA1" w:rsidRPr="00610E43" w:rsidRDefault="002139A2" w:rsidP="009B1FEC">
      <w:pPr>
        <w:pStyle w:val="ListParagraph"/>
        <w:spacing w:line="360" w:lineRule="auto"/>
        <w:ind w:left="0"/>
        <w:jc w:val="both"/>
        <w:rPr>
          <w:rFonts w:asciiTheme="majorBidi" w:hAnsiTheme="majorBidi" w:cstheme="majorBidi"/>
        </w:rPr>
      </w:pPr>
      <w:r w:rsidRPr="00610E43">
        <w:rPr>
          <w:rFonts w:asciiTheme="majorBidi" w:hAnsiTheme="majorBidi" w:cstheme="majorBidi"/>
        </w:rPr>
        <w:t>Academically, social media raises the problem of identity distortion, where individuals often build idealistic identities that are not in harmony with their real selves</w:t>
      </w:r>
      <w:r w:rsidRPr="00610E43">
        <w:rPr>
          <w:rFonts w:asciiTheme="majorBidi" w:hAnsiTheme="majorBidi" w:cstheme="majorBidi"/>
        </w:rPr>
        <w:noBreakHyphen/>
        <w:t>, resulting in conflicts between online and offline identities.</w:t>
      </w:r>
      <w:r w:rsidRPr="00610E43">
        <w:rPr>
          <w:rStyle w:val="FootnoteReference"/>
          <w:rFonts w:asciiTheme="majorBidi" w:hAnsiTheme="majorBidi" w:cstheme="majorBidi"/>
        </w:rPr>
        <w:footnoteReference w:id="11"/>
      </w:r>
      <w:r w:rsidRPr="00610E43">
        <w:rPr>
          <w:rFonts w:asciiTheme="majorBidi" w:hAnsiTheme="majorBidi" w:cstheme="majorBidi"/>
        </w:rPr>
        <w:t xml:space="preserve"> This issue is interesting from the point of view of communication psychology because it relates to how mass messages (content, lifestyle, aesthetic standards) on social media affect self-perception, body image, and self-confidence, especially in adolescents and the younger generation.</w:t>
      </w:r>
      <w:r w:rsidRPr="00610E43">
        <w:rPr>
          <w:rStyle w:val="FootnoteReference"/>
          <w:rFonts w:asciiTheme="majorBidi" w:hAnsiTheme="majorBidi" w:cstheme="majorBidi"/>
        </w:rPr>
        <w:footnoteReference w:id="12"/>
      </w:r>
      <w:r w:rsidRPr="00610E43">
        <w:rPr>
          <w:rFonts w:asciiTheme="majorBidi" w:hAnsiTheme="majorBidi" w:cstheme="majorBidi"/>
        </w:rPr>
        <w:t xml:space="preserve"> trapped in digital social life due to the excessive use of social media in living a variety of lifestyles. The presence of social media turns the private environment into a public environment. Generation Z does everything on social media to define and shape their identity. This has an impact on the formation of the Influence of Social Media on Self-Perception and Generation Z Identity Formation in Indonesia, Generation Z's self-concept and their self-confidence. They will spend time blaming </w:t>
      </w:r>
      <w:r w:rsidRPr="00610E43">
        <w:rPr>
          <w:rFonts w:asciiTheme="majorBidi" w:hAnsiTheme="majorBidi" w:cstheme="majorBidi"/>
        </w:rPr>
        <w:lastRenderedPageBreak/>
        <w:t>themselves and comparing their experiences to those of others. A crisis of confidence in how a person interacts and communicates with others is influenced by their experiences with themselves.</w:t>
      </w:r>
      <w:r w:rsidR="006509BF" w:rsidRPr="00610E43">
        <w:rPr>
          <w:rStyle w:val="FootnoteReference"/>
          <w:rFonts w:asciiTheme="majorBidi" w:hAnsiTheme="majorBidi" w:cstheme="majorBidi"/>
        </w:rPr>
        <w:footnoteReference w:id="13"/>
      </w:r>
    </w:p>
    <w:p w14:paraId="13A7A13D" w14:textId="7127E12F" w:rsidR="006509BF" w:rsidRDefault="00FA4E4E" w:rsidP="009B1FEC">
      <w:pPr>
        <w:pStyle w:val="ListParagraph"/>
        <w:spacing w:line="360" w:lineRule="auto"/>
        <w:ind w:left="0"/>
        <w:jc w:val="both"/>
        <w:rPr>
          <w:rFonts w:asciiTheme="majorBidi" w:hAnsiTheme="majorBidi" w:cstheme="majorBidi"/>
        </w:rPr>
      </w:pPr>
      <w:r w:rsidRPr="00FA4E4E">
        <w:rPr>
          <w:rFonts w:asciiTheme="majorBidi" w:hAnsiTheme="majorBidi" w:cstheme="majorBidi"/>
        </w:rPr>
        <w:t>A teenager's self-perception and self-identity can be influenced by the way they interact with social media. The use of social media must be used wisely by teenagers so that they are not exposed to the negative effects that can be caused. Therefore, in this article, we will discuss what influences social media has in shaping a person's perception and identity.</w:t>
      </w:r>
    </w:p>
    <w:p w14:paraId="10DA040E" w14:textId="77777777" w:rsidR="00137074" w:rsidRPr="00610E43" w:rsidRDefault="00137074" w:rsidP="00FA4E4E">
      <w:pPr>
        <w:pStyle w:val="ListParagraph"/>
        <w:spacing w:line="360" w:lineRule="auto"/>
        <w:ind w:left="709" w:firstLine="414"/>
        <w:jc w:val="both"/>
        <w:rPr>
          <w:rFonts w:asciiTheme="majorBidi" w:hAnsiTheme="majorBidi" w:cstheme="majorBidi"/>
        </w:rPr>
      </w:pPr>
    </w:p>
    <w:p w14:paraId="15745435" w14:textId="69C00BB6" w:rsidR="007804EB" w:rsidRDefault="007804EB" w:rsidP="007804EB">
      <w:pPr>
        <w:pStyle w:val="ListParagraph"/>
        <w:spacing w:line="360" w:lineRule="auto"/>
        <w:ind w:left="0" w:hanging="11"/>
        <w:jc w:val="both"/>
        <w:rPr>
          <w:rFonts w:asciiTheme="majorBidi" w:hAnsiTheme="majorBidi" w:cstheme="majorBidi"/>
          <w:b/>
          <w:bCs/>
        </w:rPr>
      </w:pPr>
      <w:r w:rsidRPr="007804EB">
        <w:rPr>
          <w:rFonts w:asciiTheme="majorBidi" w:hAnsiTheme="majorBidi" w:cstheme="majorBidi"/>
          <w:b/>
          <w:bCs/>
        </w:rPr>
        <w:t>METHODOLOGY</w:t>
      </w:r>
    </w:p>
    <w:p w14:paraId="5A4F3268" w14:textId="76CC44B2" w:rsidR="006010C2" w:rsidRDefault="006010C2" w:rsidP="009B1FEC">
      <w:pPr>
        <w:pStyle w:val="ListParagraph"/>
        <w:spacing w:line="360" w:lineRule="auto"/>
        <w:ind w:left="0"/>
        <w:jc w:val="both"/>
        <w:rPr>
          <w:rFonts w:asciiTheme="majorBidi" w:hAnsiTheme="majorBidi" w:cstheme="majorBidi"/>
        </w:rPr>
      </w:pPr>
      <w:r w:rsidRPr="006010C2">
        <w:rPr>
          <w:rFonts w:asciiTheme="majorBidi" w:hAnsiTheme="majorBidi" w:cstheme="majorBidi"/>
        </w:rPr>
        <w:t>This article applies qualitative research methods with a literature research approach. Special characteristics that are used as the basis for the development of research knowledge include: the researcher is directly confronted with the data or text that has been presented, not with field data or events through eyewitnesses; The researcher only accesses resources that are already available in the library or data that are ready-to-use; as well as the use of secondary data.</w:t>
      </w:r>
      <w:r>
        <w:rPr>
          <w:rStyle w:val="FootnoteReference"/>
          <w:rFonts w:asciiTheme="majorBidi" w:hAnsiTheme="majorBidi" w:cstheme="majorBidi"/>
        </w:rPr>
        <w:footnoteReference w:id="14"/>
      </w:r>
    </w:p>
    <w:p w14:paraId="4099921F" w14:textId="356FF201" w:rsidR="006010C2" w:rsidRPr="006010C2" w:rsidRDefault="006010C2" w:rsidP="009B1FEC">
      <w:pPr>
        <w:pStyle w:val="ListParagraph"/>
        <w:spacing w:line="360" w:lineRule="auto"/>
        <w:ind w:left="0"/>
        <w:jc w:val="both"/>
        <w:rPr>
          <w:rFonts w:asciiTheme="majorBidi" w:hAnsiTheme="majorBidi" w:cstheme="majorBidi"/>
        </w:rPr>
      </w:pPr>
      <w:r w:rsidRPr="006010C2">
        <w:rPr>
          <w:rFonts w:asciiTheme="majorBidi" w:hAnsiTheme="majorBidi" w:cstheme="majorBidi"/>
        </w:rPr>
        <w:t>Literature research is carried out through literature review and analysis of relevant topics which are then combined. Literature search utilizes various sources such as journals, books, dictionaries, documents, magazines, and other sources without the need to conduct field research. According to Miles and Huberman, there are three main data analysis techniques in writing this scientific paper. First, data reduction, which is the process of analysis to summarize, select the most important themes and patterns, and remove irrelevant information. Researchers only select information that is truly important to include in scientific papers.</w:t>
      </w:r>
    </w:p>
    <w:p w14:paraId="12FF20F6" w14:textId="2CD38E3C" w:rsidR="006010C2" w:rsidRDefault="006010C2" w:rsidP="009B1FEC">
      <w:pPr>
        <w:pStyle w:val="ListParagraph"/>
        <w:spacing w:line="360" w:lineRule="auto"/>
        <w:ind w:left="0"/>
        <w:jc w:val="both"/>
        <w:rPr>
          <w:rFonts w:asciiTheme="majorBidi" w:hAnsiTheme="majorBidi" w:cstheme="majorBidi"/>
        </w:rPr>
      </w:pPr>
      <w:r w:rsidRPr="006010C2">
        <w:rPr>
          <w:rFonts w:asciiTheme="majorBidi" w:hAnsiTheme="majorBidi" w:cstheme="majorBidi"/>
        </w:rPr>
        <w:t>Second, data display (data presentation), which is the preparation of data sets so that conclusions can be drawn. Qualitative data can be presented in the form of narrative or descriptive texts. Third, conclusion, namely the results of the analysis that can be used as a basis for taking action. Qualitative research produces new findings, in the form of a description or explanation of something that was previously unclear, so that after the research it becomes clearer and more understood.</w:t>
      </w:r>
    </w:p>
    <w:p w14:paraId="0F574A12" w14:textId="77777777" w:rsidR="007804EB" w:rsidRDefault="007804EB" w:rsidP="007804EB">
      <w:pPr>
        <w:pStyle w:val="ListParagraph"/>
        <w:spacing w:line="360" w:lineRule="auto"/>
        <w:ind w:left="0" w:firstLine="415"/>
        <w:jc w:val="both"/>
        <w:rPr>
          <w:rFonts w:asciiTheme="majorBidi" w:hAnsiTheme="majorBidi" w:cstheme="majorBidi"/>
        </w:rPr>
      </w:pPr>
    </w:p>
    <w:p w14:paraId="6D20344C" w14:textId="77777777" w:rsidR="009B1FEC" w:rsidRDefault="009B1FEC" w:rsidP="007804EB">
      <w:pPr>
        <w:pStyle w:val="ListParagraph"/>
        <w:spacing w:line="360" w:lineRule="auto"/>
        <w:ind w:left="0" w:firstLine="415"/>
        <w:jc w:val="both"/>
        <w:rPr>
          <w:rFonts w:asciiTheme="majorBidi" w:hAnsiTheme="majorBidi" w:cstheme="majorBidi"/>
        </w:rPr>
      </w:pPr>
    </w:p>
    <w:p w14:paraId="4DEEBBC8" w14:textId="77777777" w:rsidR="009B1FEC" w:rsidRPr="006010C2" w:rsidRDefault="009B1FEC" w:rsidP="007804EB">
      <w:pPr>
        <w:pStyle w:val="ListParagraph"/>
        <w:spacing w:line="360" w:lineRule="auto"/>
        <w:ind w:left="0" w:firstLine="415"/>
        <w:jc w:val="both"/>
        <w:rPr>
          <w:rFonts w:asciiTheme="majorBidi" w:hAnsiTheme="majorBidi" w:cstheme="majorBidi"/>
        </w:rPr>
      </w:pPr>
    </w:p>
    <w:p w14:paraId="3B1C3969" w14:textId="351E2015" w:rsidR="006010C2" w:rsidRPr="006010C2" w:rsidRDefault="007804EB" w:rsidP="007804EB">
      <w:pPr>
        <w:pStyle w:val="ListParagraph"/>
        <w:spacing w:line="360" w:lineRule="auto"/>
        <w:ind w:left="0" w:hanging="11"/>
        <w:jc w:val="both"/>
        <w:rPr>
          <w:rFonts w:asciiTheme="majorBidi" w:hAnsiTheme="majorBidi" w:cstheme="majorBidi"/>
          <w:b/>
          <w:bCs/>
        </w:rPr>
      </w:pPr>
      <w:r w:rsidRPr="007804EB">
        <w:rPr>
          <w:rFonts w:asciiTheme="majorBidi" w:hAnsiTheme="majorBidi" w:cstheme="majorBidi"/>
          <w:b/>
          <w:bCs/>
        </w:rPr>
        <w:lastRenderedPageBreak/>
        <w:t>RESULTS AND DISCUSSION</w:t>
      </w:r>
    </w:p>
    <w:p w14:paraId="26AEEBE0" w14:textId="0A8B9C4C" w:rsidR="00216F7A" w:rsidRDefault="00216F7A" w:rsidP="009B1FEC">
      <w:pPr>
        <w:pStyle w:val="ListParagraph"/>
        <w:spacing w:line="360" w:lineRule="auto"/>
        <w:ind w:left="0"/>
        <w:jc w:val="both"/>
        <w:rPr>
          <w:rFonts w:asciiTheme="majorBidi" w:hAnsiTheme="majorBidi" w:cstheme="majorBidi"/>
        </w:rPr>
      </w:pPr>
      <w:r w:rsidRPr="00216F7A">
        <w:rPr>
          <w:rFonts w:asciiTheme="majorBidi" w:hAnsiTheme="majorBidi" w:cstheme="majorBidi"/>
        </w:rPr>
        <w:t xml:space="preserve">The impact of social media on self-perception and social interaction is a complex topic with results varying depending on the context and individual. On the positive side, social media strengthens identities and empowers individuals through platforms to voice values, interests, and beliefs. The platform also increases independence and self-confidence by providing opportunities to share achievements, experiences, and aspirations. However, social media also has a negative impact on shaping self-perception and identity. One of them is related to </w:t>
      </w:r>
      <w:r w:rsidRPr="00216F7A">
        <w:rPr>
          <w:rFonts w:asciiTheme="majorBidi" w:hAnsiTheme="majorBidi" w:cstheme="majorBidi"/>
          <w:i/>
          <w:iCs/>
        </w:rPr>
        <w:t>body image</w:t>
      </w:r>
      <w:r w:rsidRPr="00216F7A">
        <w:rPr>
          <w:rFonts w:asciiTheme="majorBidi" w:hAnsiTheme="majorBidi" w:cstheme="majorBidi"/>
        </w:rPr>
        <w:t xml:space="preserve"> and </w:t>
      </w:r>
      <w:r w:rsidRPr="00216F7A">
        <w:rPr>
          <w:rFonts w:asciiTheme="majorBidi" w:hAnsiTheme="majorBidi" w:cstheme="majorBidi"/>
          <w:i/>
          <w:iCs/>
        </w:rPr>
        <w:t>self-esteem</w:t>
      </w:r>
      <w:r w:rsidRPr="00216F7A">
        <w:rPr>
          <w:rFonts w:asciiTheme="majorBidi" w:hAnsiTheme="majorBidi" w:cstheme="majorBidi"/>
        </w:rPr>
        <w:t>, where social media often displays certain beauty and lifestyle standards that affect self-perception and cause pressure on physical appearance, especially for Generation Z. In addition, social comparisons cause users to tend to compare themselves with others, which has the potential to cause feelings of inadequacy or jealousy.</w:t>
      </w:r>
      <w:r>
        <w:rPr>
          <w:rStyle w:val="FootnoteReference"/>
          <w:rFonts w:asciiTheme="majorBidi" w:hAnsiTheme="majorBidi" w:cstheme="majorBidi"/>
        </w:rPr>
        <w:footnoteReference w:id="15"/>
      </w:r>
    </w:p>
    <w:p w14:paraId="49E9DBDA" w14:textId="2BA41ADB" w:rsidR="009B1FEC" w:rsidRDefault="00216F7A" w:rsidP="009B1FEC">
      <w:pPr>
        <w:pStyle w:val="ListParagraph"/>
        <w:spacing w:line="360" w:lineRule="auto"/>
        <w:ind w:left="0"/>
        <w:jc w:val="both"/>
        <w:rPr>
          <w:rFonts w:asciiTheme="majorBidi" w:hAnsiTheme="majorBidi" w:cstheme="majorBidi"/>
        </w:rPr>
      </w:pPr>
      <w:r w:rsidRPr="00216F7A">
        <w:rPr>
          <w:rFonts w:asciiTheme="majorBidi" w:hAnsiTheme="majorBidi" w:cstheme="majorBidi"/>
        </w:rPr>
        <w:t>Social media has changed from a private space to a public space for teenagers. Young people are experiencing a cultural shift where they use social media accounts to share personal and impersonal activities to create self-identity. Currently, people cannot be separated from social media. Instagram is becoming the most in-demand platform, especially for uploading and sharing photos with other users. Based on Cuponation data until April 2019, Instagram users in Indonesia reached 56 million people or 20.97% of the total population, ranking fourth largest in the world. The United States leads with 110 million users, followed by Brazil (66 million) and India (64 million). In Indonesia, the most Instagram users are 18-24 years old.</w:t>
      </w:r>
      <w:r>
        <w:rPr>
          <w:rStyle w:val="FootnoteReference"/>
          <w:rFonts w:asciiTheme="majorBidi" w:hAnsiTheme="majorBidi" w:cstheme="majorBidi"/>
        </w:rPr>
        <w:footnoteReference w:id="16"/>
      </w:r>
    </w:p>
    <w:p w14:paraId="0F3190FE" w14:textId="7B942A39" w:rsidR="009B1FEC" w:rsidRPr="00216F7A" w:rsidRDefault="00B00339" w:rsidP="009B1FEC">
      <w:pPr>
        <w:pStyle w:val="ListParagraph"/>
        <w:spacing w:line="360" w:lineRule="auto"/>
        <w:ind w:left="0"/>
        <w:jc w:val="both"/>
        <w:rPr>
          <w:rFonts w:asciiTheme="majorBidi" w:hAnsiTheme="majorBidi" w:cstheme="majorBidi"/>
        </w:rPr>
      </w:pPr>
      <w:r w:rsidRPr="00216F7A">
        <w:rPr>
          <w:rFonts w:asciiTheme="majorBidi" w:hAnsiTheme="majorBidi" w:cstheme="majorBidi"/>
        </w:rPr>
        <w:t>Social interaction patterns have undergone fundamental changes in the context of social media, as digital spaces replace or at least reduce the role of face-to-face interaction as absolute.</w:t>
      </w:r>
      <w:r w:rsidRPr="00610E43">
        <w:rPr>
          <w:rStyle w:val="FootnoteReference"/>
          <w:rFonts w:asciiTheme="majorBidi" w:hAnsiTheme="majorBidi" w:cstheme="majorBidi"/>
        </w:rPr>
        <w:footnoteReference w:id="17"/>
      </w:r>
      <w:r w:rsidRPr="00216F7A">
        <w:rPr>
          <w:rFonts w:asciiTheme="majorBidi" w:hAnsiTheme="majorBidi" w:cstheme="majorBidi"/>
        </w:rPr>
        <w:t xml:space="preserve"> Communication that was once limited in space, time, and limited networks can now take place anytime, anywhere, and with anyone connected online.</w:t>
      </w:r>
      <w:r w:rsidRPr="00610E43">
        <w:rPr>
          <w:rStyle w:val="FootnoteReference"/>
          <w:rFonts w:asciiTheme="majorBidi" w:hAnsiTheme="majorBidi" w:cstheme="majorBidi"/>
        </w:rPr>
        <w:footnoteReference w:id="18"/>
      </w:r>
      <w:r w:rsidRPr="00216F7A">
        <w:rPr>
          <w:rFonts w:asciiTheme="majorBidi" w:hAnsiTheme="majorBidi" w:cstheme="majorBidi"/>
        </w:rPr>
        <w:t xml:space="preserve"> These changes not only change the way we communicate, but also the meaning of relationships, the quality of empathy, and the depth of social exchange between individuals.</w:t>
      </w:r>
      <w:r w:rsidRPr="00610E43">
        <w:rPr>
          <w:rStyle w:val="FootnoteReference"/>
          <w:rFonts w:asciiTheme="majorBidi" w:hAnsiTheme="majorBidi" w:cstheme="majorBidi"/>
        </w:rPr>
        <w:footnoteReference w:id="19"/>
      </w:r>
    </w:p>
    <w:p w14:paraId="51B965E9" w14:textId="5C766006" w:rsidR="00B00339" w:rsidRPr="00610E43" w:rsidRDefault="00B00339" w:rsidP="009B1FEC">
      <w:pPr>
        <w:pStyle w:val="ListParagraph"/>
        <w:spacing w:line="360" w:lineRule="auto"/>
        <w:ind w:left="0"/>
        <w:jc w:val="both"/>
        <w:rPr>
          <w:rFonts w:asciiTheme="majorBidi" w:hAnsiTheme="majorBidi" w:cstheme="majorBidi"/>
        </w:rPr>
      </w:pPr>
      <w:r w:rsidRPr="00610E43">
        <w:rPr>
          <w:rFonts w:asciiTheme="majorBidi" w:hAnsiTheme="majorBidi" w:cstheme="majorBidi"/>
        </w:rPr>
        <w:t>Social media allows individuals to connect with a much wider social network, across cities, countries, and cultural backgrounds, thus patterns of social interaction.</w:t>
      </w:r>
      <w:r w:rsidR="007B6B06" w:rsidRPr="00610E43">
        <w:rPr>
          <w:rStyle w:val="FootnoteReference"/>
          <w:rFonts w:asciiTheme="majorBidi" w:hAnsiTheme="majorBidi" w:cstheme="majorBidi"/>
        </w:rPr>
        <w:footnoteReference w:id="20"/>
      </w:r>
      <w:r w:rsidRPr="00610E43">
        <w:rPr>
          <w:rFonts w:asciiTheme="majorBidi" w:hAnsiTheme="majorBidi" w:cstheme="majorBidi"/>
        </w:rPr>
        <w:t xml:space="preserve"> Research on social </w:t>
      </w:r>
      <w:r w:rsidRPr="00610E43">
        <w:rPr>
          <w:rFonts w:asciiTheme="majorBidi" w:hAnsiTheme="majorBidi" w:cstheme="majorBidi"/>
        </w:rPr>
        <w:lastRenderedPageBreak/>
        <w:t>change in Indonesia shows that social media expands associations, facilitates the dissemination of information, and reduces cost and time barriers in maintaining relationships.</w:t>
      </w:r>
      <w:r w:rsidR="007B6B06" w:rsidRPr="00610E43">
        <w:rPr>
          <w:rStyle w:val="FootnoteReference"/>
          <w:rFonts w:asciiTheme="majorBidi" w:hAnsiTheme="majorBidi" w:cstheme="majorBidi"/>
        </w:rPr>
        <w:footnoteReference w:id="21"/>
      </w:r>
      <w:r w:rsidRPr="00610E43">
        <w:rPr>
          <w:rFonts w:asciiTheme="majorBidi" w:hAnsiTheme="majorBidi" w:cstheme="majorBidi"/>
        </w:rPr>
        <w:t xml:space="preserve"> However, this vast network is often a "broader but shallower" relationship, as interactions are dominated by short posts, quick comments, and likes, rather than in-depth dialogue.</w:t>
      </w:r>
      <w:r w:rsidR="007B6B06" w:rsidRPr="00610E43">
        <w:rPr>
          <w:rStyle w:val="FootnoteReference"/>
          <w:rFonts w:asciiTheme="majorBidi" w:hAnsiTheme="majorBidi" w:cstheme="majorBidi"/>
        </w:rPr>
        <w:footnoteReference w:id="22"/>
      </w:r>
    </w:p>
    <w:p w14:paraId="5A9D8DA2" w14:textId="45A90D77" w:rsidR="007B6B06" w:rsidRPr="00610E43" w:rsidRDefault="007B6B06" w:rsidP="009B1FEC">
      <w:pPr>
        <w:pStyle w:val="ListParagraph"/>
        <w:spacing w:line="360" w:lineRule="auto"/>
        <w:ind w:left="0"/>
        <w:jc w:val="both"/>
        <w:rPr>
          <w:rFonts w:asciiTheme="majorBidi" w:hAnsiTheme="majorBidi" w:cstheme="majorBidi"/>
        </w:rPr>
      </w:pPr>
      <w:r w:rsidRPr="00610E43">
        <w:rPr>
          <w:rFonts w:asciiTheme="majorBidi" w:hAnsiTheme="majorBidi" w:cstheme="majorBidi"/>
        </w:rPr>
        <w:t>Communication patterns in social media tend to be shorter, more symbolic, and asynchronous: chat messages, stories, comments, and emoji/meme reactions have largely replaced verbal and face-to-face conversations. A study of Generation Z found that social media increases the frequency of communication, but also shifts language patterns towards short, typically online, and reduces the practice of direct communication skills such as body language, intonation, and direct management of emotional situations.</w:t>
      </w:r>
      <w:r w:rsidR="00F5201B" w:rsidRPr="00610E43">
        <w:rPr>
          <w:rStyle w:val="FootnoteReference"/>
          <w:rFonts w:asciiTheme="majorBidi" w:hAnsiTheme="majorBidi" w:cstheme="majorBidi"/>
        </w:rPr>
        <w:footnoteReference w:id="23"/>
      </w:r>
      <w:r w:rsidRPr="00610E43">
        <w:rPr>
          <w:rFonts w:asciiTheme="majorBidi" w:hAnsiTheme="majorBidi" w:cstheme="majorBidi"/>
        </w:rPr>
        <w:t xml:space="preserve"> In this context, the pattern of social interaction changes from a contextual</w:t>
      </w:r>
      <w:r w:rsidRPr="00610E43">
        <w:rPr>
          <w:rFonts w:asciiTheme="majorBidi" w:hAnsiTheme="majorBidi" w:cstheme="majorBidi"/>
        </w:rPr>
        <w:noBreakHyphen/>
      </w:r>
      <w:proofErr w:type="spellStart"/>
      <w:r w:rsidRPr="00610E43">
        <w:rPr>
          <w:rFonts w:asciiTheme="majorBidi" w:hAnsiTheme="majorBidi" w:cstheme="majorBidi"/>
        </w:rPr>
        <w:t>kinesthetic</w:t>
      </w:r>
      <w:proofErr w:type="spellEnd"/>
      <w:r w:rsidRPr="00610E43">
        <w:rPr>
          <w:rFonts w:asciiTheme="majorBidi" w:hAnsiTheme="majorBidi" w:cstheme="majorBidi"/>
        </w:rPr>
        <w:noBreakHyphen/>
        <w:t xml:space="preserve"> verbal to a more fragmented textual-visual</w:t>
      </w:r>
      <w:r w:rsidRPr="00610E43">
        <w:rPr>
          <w:rFonts w:asciiTheme="majorBidi" w:hAnsiTheme="majorBidi" w:cstheme="majorBidi"/>
        </w:rPr>
        <w:noBreakHyphen/>
        <w:t>, so empathy and understanding of social nuances can be reduced.</w:t>
      </w:r>
      <w:r w:rsidR="00F5201B" w:rsidRPr="00610E43">
        <w:rPr>
          <w:rStyle w:val="FootnoteReference"/>
          <w:rFonts w:asciiTheme="majorBidi" w:hAnsiTheme="majorBidi" w:cstheme="majorBidi"/>
        </w:rPr>
        <w:footnoteReference w:id="24"/>
      </w:r>
    </w:p>
    <w:p w14:paraId="1491E85E" w14:textId="3D7EF497" w:rsidR="00F5201B" w:rsidRPr="00610E43" w:rsidRDefault="00F5201B" w:rsidP="009B1FEC">
      <w:pPr>
        <w:pStyle w:val="ListParagraph"/>
        <w:spacing w:line="360" w:lineRule="auto"/>
        <w:ind w:left="0"/>
        <w:jc w:val="both"/>
        <w:rPr>
          <w:rFonts w:asciiTheme="majorBidi" w:hAnsiTheme="majorBidi" w:cstheme="majorBidi"/>
        </w:rPr>
      </w:pPr>
      <w:r w:rsidRPr="00610E43">
        <w:rPr>
          <w:rFonts w:asciiTheme="majorBidi" w:hAnsiTheme="majorBidi" w:cstheme="majorBidi"/>
        </w:rPr>
        <w:t>Although social media strengthens long-distance relationships, a number of studies show that the intensity of face-to-face interactions tends to decrease as reliance on digital communication increases.</w:t>
      </w:r>
      <w:r w:rsidRPr="00610E43">
        <w:rPr>
          <w:rStyle w:val="FootnoteReference"/>
          <w:rFonts w:asciiTheme="majorBidi" w:hAnsiTheme="majorBidi" w:cstheme="majorBidi"/>
        </w:rPr>
        <w:footnoteReference w:id="25"/>
      </w:r>
      <w:r w:rsidRPr="00610E43">
        <w:rPr>
          <w:rFonts w:asciiTheme="majorBidi" w:hAnsiTheme="majorBidi" w:cstheme="majorBidi"/>
        </w:rPr>
        <w:t xml:space="preserve"> In the Indonesian context, social media does facilitate the delivery and reception of information, but on the other hand, it weakens the intensity of direct communication in family, </w:t>
      </w:r>
      <w:proofErr w:type="spellStart"/>
      <w:r w:rsidRPr="00610E43">
        <w:rPr>
          <w:rFonts w:asciiTheme="majorBidi" w:hAnsiTheme="majorBidi" w:cstheme="majorBidi"/>
        </w:rPr>
        <w:t>neighbors</w:t>
      </w:r>
      <w:proofErr w:type="spellEnd"/>
      <w:r w:rsidRPr="00610E43">
        <w:rPr>
          <w:rFonts w:asciiTheme="majorBidi" w:hAnsiTheme="majorBidi" w:cstheme="majorBidi"/>
        </w:rPr>
        <w:t>, and daily associations. This condition opens up the possibility of hidden social isolation: a person may have many "friends" on social media, but feel lonely because the remaining interactions are superficial and do not meet the needs of deep social affect.</w:t>
      </w:r>
      <w:r w:rsidRPr="00610E43">
        <w:rPr>
          <w:rStyle w:val="FootnoteReference"/>
          <w:rFonts w:asciiTheme="majorBidi" w:hAnsiTheme="majorBidi" w:cstheme="majorBidi"/>
        </w:rPr>
        <w:footnoteReference w:id="26"/>
      </w:r>
      <w:r w:rsidRPr="00610E43">
        <w:rPr>
          <w:rFonts w:asciiTheme="majorBidi" w:hAnsiTheme="majorBidi" w:cstheme="majorBidi"/>
        </w:rPr>
        <w:t xml:space="preserve"> On the other hand, social media gives rise to new patterns of social interaction based on virtual communities formed from a certain common interest, profession, religious movement, or ideology. Interactions within groups, fanbases, or online communities are often so intense that they share information, support, and shared narratives so that patterns of social interaction increasingly shift from the physical-spatial circle to the symbolic-</w:t>
      </w:r>
      <w:proofErr w:type="spellStart"/>
      <w:r w:rsidRPr="00610E43">
        <w:rPr>
          <w:rFonts w:asciiTheme="majorBidi" w:hAnsiTheme="majorBidi" w:cstheme="majorBidi"/>
        </w:rPr>
        <w:t>deological</w:t>
      </w:r>
      <w:proofErr w:type="spellEnd"/>
      <w:r w:rsidRPr="00610E43">
        <w:rPr>
          <w:rFonts w:asciiTheme="majorBidi" w:hAnsiTheme="majorBidi" w:cstheme="majorBidi"/>
        </w:rPr>
        <w:t xml:space="preserve"> circle.</w:t>
      </w:r>
    </w:p>
    <w:p w14:paraId="32EECEBA" w14:textId="77777777" w:rsidR="000C3DBE" w:rsidRDefault="00F5201B" w:rsidP="009B1FEC">
      <w:pPr>
        <w:pStyle w:val="ListParagraph"/>
        <w:spacing w:line="360" w:lineRule="auto"/>
        <w:ind w:left="0"/>
        <w:jc w:val="both"/>
        <w:rPr>
          <w:rFonts w:asciiTheme="majorBidi" w:hAnsiTheme="majorBidi" w:cstheme="majorBidi"/>
        </w:rPr>
      </w:pPr>
      <w:r w:rsidRPr="00610E43">
        <w:rPr>
          <w:rFonts w:asciiTheme="majorBidi" w:hAnsiTheme="majorBidi" w:cstheme="majorBidi"/>
        </w:rPr>
        <w:t xml:space="preserve">Overall, the pattern of social interaction is changing as social media offers unlimited access while simultaneously threatening the depth of relationships. On the one hand, social media strengthens long-distance ties, expands learning opportunities, and facilitates participation in social and religious activities; On the other hand, more empathetic and contextual face-to-face </w:t>
      </w:r>
      <w:r w:rsidRPr="00610E43">
        <w:rPr>
          <w:rFonts w:asciiTheme="majorBidi" w:hAnsiTheme="majorBidi" w:cstheme="majorBidi"/>
        </w:rPr>
        <w:lastRenderedPageBreak/>
        <w:t>interactions are at risk of being eroded, so that social interaction patterns experience fragmentation between the digital world and the real world.</w:t>
      </w:r>
      <w:r w:rsidR="00DE7D2D" w:rsidRPr="00610E43">
        <w:rPr>
          <w:rStyle w:val="FootnoteReference"/>
          <w:rFonts w:asciiTheme="majorBidi" w:hAnsiTheme="majorBidi" w:cstheme="majorBidi"/>
        </w:rPr>
        <w:footnoteReference w:id="27"/>
      </w:r>
      <w:r w:rsidRPr="00610E43">
        <w:rPr>
          <w:rFonts w:asciiTheme="majorBidi" w:hAnsiTheme="majorBidi" w:cstheme="majorBidi"/>
        </w:rPr>
        <w:t xml:space="preserve"> Therefore, the challenge ahead is how to build a balance: using social media to expand networks, without sacrificing the quality of in-person social interaction that is deep, empathetic, and physically present-based.</w:t>
      </w:r>
      <w:r w:rsidR="00DE7D2D" w:rsidRPr="00610E43">
        <w:rPr>
          <w:rStyle w:val="FootnoteReference"/>
          <w:rFonts w:asciiTheme="majorBidi" w:hAnsiTheme="majorBidi" w:cstheme="majorBidi"/>
        </w:rPr>
        <w:footnoteReference w:id="28"/>
      </w:r>
    </w:p>
    <w:p w14:paraId="1F927A80" w14:textId="77777777" w:rsidR="00137074" w:rsidRDefault="000C3DBE" w:rsidP="009B1FEC">
      <w:pPr>
        <w:pStyle w:val="ListParagraph"/>
        <w:spacing w:line="360" w:lineRule="auto"/>
        <w:ind w:left="0"/>
        <w:jc w:val="both"/>
        <w:rPr>
          <w:rFonts w:asciiTheme="majorBidi" w:hAnsiTheme="majorBidi" w:cstheme="majorBidi"/>
        </w:rPr>
      </w:pPr>
      <w:r w:rsidRPr="000C3DBE">
        <w:rPr>
          <w:rFonts w:asciiTheme="majorBidi" w:hAnsiTheme="majorBidi" w:cstheme="majorBidi"/>
        </w:rPr>
        <w:t>Social media also causes a change in identity for a person. The occurrence of digital identity construction, social media provides space for the construction of digital identities, which may be different from a person's offline identity. Social media can also have an impact on the risk of multiple identities. In some cases, individuals may have difficulty separating online and offline identities, leading to the risk of dual identity. The influence of social media on self-perception and identity formation is a complex and ever-evolving topic. Here are some aspects to consider: First. Social Exposure and Comparison, Social media influences self-perception through content that is often edited or engineered. People can feel depressed or inadequate when comparing themselves to the picture of life that others show on social media.</w:t>
      </w:r>
      <w:r w:rsidR="00137074">
        <w:rPr>
          <w:rStyle w:val="FootnoteReference"/>
          <w:rFonts w:asciiTheme="majorBidi" w:hAnsiTheme="majorBidi" w:cstheme="majorBidi"/>
        </w:rPr>
        <w:footnoteReference w:id="29"/>
      </w:r>
    </w:p>
    <w:p w14:paraId="4EAF72FC" w14:textId="77777777" w:rsidR="00137074" w:rsidRDefault="00137074" w:rsidP="009B1FEC">
      <w:pPr>
        <w:pStyle w:val="ListParagraph"/>
        <w:spacing w:line="360" w:lineRule="auto"/>
        <w:ind w:left="0"/>
        <w:jc w:val="both"/>
        <w:rPr>
          <w:rFonts w:asciiTheme="majorBidi" w:hAnsiTheme="majorBidi" w:cstheme="majorBidi"/>
        </w:rPr>
      </w:pPr>
      <w:r>
        <w:rPr>
          <w:rFonts w:asciiTheme="majorBidi" w:hAnsiTheme="majorBidi" w:cstheme="majorBidi"/>
        </w:rPr>
        <w:t>Second, Self-Concept and Self-Identity According to Brook, self-perception is a person's thoughts and feelings about himself, which are shaped by physical, social, and psychological factors. Social media helps shape self-concept by providing a platform to share and express interests, values, and identities. However, social pressure to "conform to the norm" can also affect identity formation.</w:t>
      </w:r>
      <w:r w:rsidR="00AE6E27">
        <w:rPr>
          <w:rStyle w:val="FootnoteReference"/>
          <w:rFonts w:asciiTheme="majorBidi" w:hAnsiTheme="majorBidi" w:cstheme="majorBidi"/>
        </w:rPr>
        <w:footnoteReference w:id="30"/>
      </w:r>
      <w:r>
        <w:rPr>
          <w:rFonts w:asciiTheme="majorBidi" w:hAnsiTheme="majorBidi" w:cstheme="majorBidi"/>
        </w:rPr>
        <w:t xml:space="preserve"> Third, Social Support and Interaction: Social media can support emotional well-being and self-identity through positive social interactions, peer support, and online communities. Conversely, social media can also create social pressure and </w:t>
      </w:r>
      <w:r w:rsidR="000C3DBE" w:rsidRPr="00137074">
        <w:rPr>
          <w:rFonts w:asciiTheme="majorBidi" w:hAnsiTheme="majorBidi" w:cstheme="majorBidi"/>
          <w:i/>
          <w:iCs/>
        </w:rPr>
        <w:t>cyberbullying</w:t>
      </w:r>
      <w:r w:rsidR="000C3DBE" w:rsidRPr="00137074">
        <w:rPr>
          <w:rFonts w:asciiTheme="majorBidi" w:hAnsiTheme="majorBidi" w:cstheme="majorBidi"/>
        </w:rPr>
        <w:t xml:space="preserve"> that damages self-perception.</w:t>
      </w:r>
    </w:p>
    <w:p w14:paraId="009FACE3" w14:textId="77777777" w:rsidR="009B1FEC" w:rsidRPr="00137074" w:rsidRDefault="00137074" w:rsidP="009B1FEC">
      <w:pPr>
        <w:pStyle w:val="ListParagraph"/>
        <w:spacing w:line="360" w:lineRule="auto"/>
        <w:ind w:left="0"/>
        <w:jc w:val="both"/>
        <w:rPr>
          <w:rFonts w:asciiTheme="majorBidi" w:hAnsiTheme="majorBidi" w:cstheme="majorBidi"/>
        </w:rPr>
      </w:pPr>
      <w:r>
        <w:rPr>
          <w:rFonts w:asciiTheme="majorBidi" w:hAnsiTheme="majorBidi" w:cstheme="majorBidi"/>
        </w:rPr>
        <w:t>Fourth, the Bubble Filter Effect, which is that social media algorithms tend to display content that matches existing preferences and views (</w:t>
      </w:r>
      <w:r w:rsidR="000C3DBE" w:rsidRPr="00137074">
        <w:rPr>
          <w:rFonts w:asciiTheme="majorBidi" w:hAnsiTheme="majorBidi" w:cstheme="majorBidi"/>
          <w:i/>
          <w:iCs/>
        </w:rPr>
        <w:t>filter bubble</w:t>
      </w:r>
      <w:r w:rsidR="000C3DBE" w:rsidRPr="00137074">
        <w:rPr>
          <w:rFonts w:asciiTheme="majorBidi" w:hAnsiTheme="majorBidi" w:cstheme="majorBidi"/>
        </w:rPr>
        <w:t xml:space="preserve">), thus limiting the diversity of perspectives and influencing the way a person understands themselves in a broader context. Fifth, Advertising and Marketing Influence: Advertising and marketing through social media are the most common types of marketing communication in the digital age. Consumers are interested in buying because of the experience of using the product. Items and services in online </w:t>
      </w:r>
      <w:r w:rsidR="000C3DBE" w:rsidRPr="00137074">
        <w:rPr>
          <w:rFonts w:asciiTheme="majorBidi" w:hAnsiTheme="majorBidi" w:cstheme="majorBidi"/>
        </w:rPr>
        <w:lastRenderedPageBreak/>
        <w:t>stores or social media are more accessible at any time, often free, and make it easier to find customer needs.</w:t>
      </w:r>
      <w:r w:rsidR="005B4FCA">
        <w:rPr>
          <w:rStyle w:val="FootnoteReference"/>
          <w:rFonts w:asciiTheme="majorBidi" w:hAnsiTheme="majorBidi" w:cstheme="majorBidi"/>
        </w:rPr>
        <w:footnoteReference w:id="31"/>
      </w:r>
      <w:r w:rsidR="000C3DBE" w:rsidRPr="00137074">
        <w:rPr>
          <w:rFonts w:asciiTheme="majorBidi" w:hAnsiTheme="majorBidi" w:cstheme="majorBidi"/>
        </w:rPr>
        <w:t xml:space="preserve"> Companies use social media to market products, and constant exposure to certain body images or lifestyles can affect self-perception as well as shape identity.</w:t>
      </w:r>
      <w:r w:rsidR="005B4FCA">
        <w:rPr>
          <w:rStyle w:val="FootnoteReference"/>
          <w:rFonts w:asciiTheme="majorBidi" w:hAnsiTheme="majorBidi" w:cstheme="majorBidi"/>
        </w:rPr>
        <w:footnoteReference w:id="32"/>
      </w:r>
      <w:r w:rsidR="009B1FEC">
        <w:rPr>
          <w:rFonts w:asciiTheme="majorBidi" w:hAnsiTheme="majorBidi" w:cstheme="majorBidi"/>
        </w:rPr>
        <w:t xml:space="preserve">Sixth, Mental Health is the result of the growth, development, and maturity of individuals who accept responsibility, find adjustments, as well as participate in maintaining social rules. Overuse and negative interactions on social media can contribute to mental health issues such as anxiety, depression, and dissatisfaction. Social media is usually used to foster good feelings, but without realizing it, it can backfire and cause bad things, affecting users' </w:t>
      </w:r>
      <w:proofErr w:type="spellStart"/>
      <w:r w:rsidR="009B1FEC">
        <w:rPr>
          <w:rFonts w:asciiTheme="majorBidi" w:hAnsiTheme="majorBidi" w:cstheme="majorBidi"/>
        </w:rPr>
        <w:t>behavior</w:t>
      </w:r>
      <w:proofErr w:type="spellEnd"/>
      <w:r w:rsidR="009B1FEC">
        <w:rPr>
          <w:rFonts w:asciiTheme="majorBidi" w:hAnsiTheme="majorBidi" w:cstheme="majorBidi"/>
        </w:rPr>
        <w:t xml:space="preserve"> and mental health.</w:t>
      </w:r>
      <w:r w:rsidR="009B1FEC">
        <w:rPr>
          <w:rStyle w:val="FootnoteReference"/>
          <w:rFonts w:asciiTheme="majorBidi" w:hAnsiTheme="majorBidi" w:cstheme="majorBidi"/>
        </w:rPr>
        <w:footnoteReference w:id="33"/>
      </w:r>
      <w:r w:rsidR="009B1FEC">
        <w:rPr>
          <w:rFonts w:asciiTheme="majorBidi" w:hAnsiTheme="majorBidi" w:cstheme="majorBidi"/>
        </w:rPr>
        <w:t>Seventh, Personal Control: Social media users play a role in managing and controlling the influence of social media on themselves. Awareness of its impact and the ability to filter information help maintain a positive self-perception. The influence of social media varies between individuals depending on factors such as personality, offline social support, and self-awareness. Further research and personal awareness are required.</w:t>
      </w:r>
      <w:r w:rsidR="009B1FEC">
        <w:rPr>
          <w:rStyle w:val="FootnoteReference"/>
          <w:rFonts w:asciiTheme="majorBidi" w:hAnsiTheme="majorBidi" w:cstheme="majorBidi"/>
        </w:rPr>
        <w:footnoteReference w:id="34"/>
      </w:r>
    </w:p>
    <w:p w14:paraId="2B0E5CAB" w14:textId="08B82675" w:rsidR="000C3DBE" w:rsidRPr="00137074" w:rsidRDefault="00137074" w:rsidP="009B1FEC">
      <w:pPr>
        <w:pStyle w:val="ListParagraph"/>
        <w:spacing w:line="360" w:lineRule="auto"/>
        <w:ind w:left="0"/>
        <w:jc w:val="both"/>
        <w:rPr>
          <w:rFonts w:asciiTheme="majorBidi" w:hAnsiTheme="majorBidi" w:cstheme="majorBidi"/>
        </w:rPr>
      </w:pPr>
      <w:r>
        <w:rPr>
          <w:rFonts w:asciiTheme="majorBidi" w:hAnsiTheme="majorBidi" w:cstheme="majorBidi"/>
        </w:rPr>
        <w:t xml:space="preserve">Sixth, Mental Health is the result of the growth, development, and maturity of individuals who accept responsibility, find adjustments, as well as participate in maintaining social rules. Overuse and negative interactions on social media can contribute to mental health issues such as anxiety, depression, and dissatisfaction. Social media is usually used to foster good feelings, but without realizing it, it can backfire and cause bad things, affecting users' </w:t>
      </w:r>
      <w:proofErr w:type="spellStart"/>
      <w:r>
        <w:rPr>
          <w:rFonts w:asciiTheme="majorBidi" w:hAnsiTheme="majorBidi" w:cstheme="majorBidi"/>
        </w:rPr>
        <w:t>behavior</w:t>
      </w:r>
      <w:proofErr w:type="spellEnd"/>
      <w:r>
        <w:rPr>
          <w:rFonts w:asciiTheme="majorBidi" w:hAnsiTheme="majorBidi" w:cstheme="majorBidi"/>
        </w:rPr>
        <w:t xml:space="preserve"> and mental health.</w:t>
      </w:r>
      <w:r w:rsidR="00AE6E27">
        <w:rPr>
          <w:rStyle w:val="FootnoteReference"/>
          <w:rFonts w:asciiTheme="majorBidi" w:hAnsiTheme="majorBidi" w:cstheme="majorBidi"/>
        </w:rPr>
        <w:footnoteReference w:id="35"/>
      </w:r>
      <w:r>
        <w:rPr>
          <w:rFonts w:asciiTheme="majorBidi" w:hAnsiTheme="majorBidi" w:cstheme="majorBidi"/>
        </w:rPr>
        <w:t>Seventh, Personal Control: Social media users play a role in managing and controlling the influence of social media on themselves. Awareness of its impact and the ability to filter information help maintain a positive self-perception. The influence of social media varies between individuals depending on factors such as personality, offline social support, and self-awareness. Further research and personal awareness are required.</w:t>
      </w:r>
      <w:r w:rsidR="00AE6E27">
        <w:rPr>
          <w:rStyle w:val="FootnoteReference"/>
          <w:rFonts w:asciiTheme="majorBidi" w:hAnsiTheme="majorBidi" w:cstheme="majorBidi"/>
        </w:rPr>
        <w:footnoteReference w:id="36"/>
      </w:r>
    </w:p>
    <w:p w14:paraId="00279583" w14:textId="77777777" w:rsidR="000C3DBE" w:rsidRDefault="000C3DBE" w:rsidP="000C3DBE">
      <w:pPr>
        <w:pStyle w:val="ListParagraph"/>
        <w:spacing w:line="360" w:lineRule="auto"/>
        <w:ind w:left="1134" w:firstLine="567"/>
        <w:jc w:val="both"/>
        <w:rPr>
          <w:rFonts w:asciiTheme="majorBidi" w:hAnsiTheme="majorBidi" w:cstheme="majorBidi"/>
        </w:rPr>
      </w:pPr>
    </w:p>
    <w:p w14:paraId="6C9A3516" w14:textId="61285590" w:rsidR="007804EB" w:rsidRPr="007804EB" w:rsidRDefault="007804EB" w:rsidP="007804EB">
      <w:pPr>
        <w:pStyle w:val="ListParagraph"/>
        <w:spacing w:line="360" w:lineRule="auto"/>
        <w:ind w:left="0" w:hanging="11"/>
        <w:rPr>
          <w:rFonts w:ascii="Times New Roman" w:eastAsia="Times New Roman" w:hAnsi="Times New Roman" w:cs="Times New Roman"/>
          <w:b/>
          <w:bCs/>
          <w:kern w:val="0"/>
          <w:lang w:eastAsia="en-ID"/>
          <w14:ligatures w14:val="none"/>
        </w:rPr>
      </w:pPr>
      <w:r w:rsidRPr="007804EB">
        <w:rPr>
          <w:rFonts w:ascii="Times New Roman" w:eastAsia="Times New Roman" w:hAnsi="Times New Roman" w:cs="Times New Roman"/>
          <w:b/>
          <w:bCs/>
          <w:kern w:val="0"/>
          <w:lang w:eastAsia="en-ID"/>
          <w14:ligatures w14:val="none"/>
        </w:rPr>
        <w:lastRenderedPageBreak/>
        <w:t xml:space="preserve">CONCLUSION </w:t>
      </w:r>
    </w:p>
    <w:p w14:paraId="27367B04" w14:textId="440E1DCE" w:rsidR="00610E43" w:rsidRDefault="008525CC" w:rsidP="009B1FEC">
      <w:pPr>
        <w:pStyle w:val="ListParagraph"/>
        <w:spacing w:line="360" w:lineRule="auto"/>
        <w:ind w:left="0"/>
        <w:jc w:val="both"/>
        <w:rPr>
          <w:rFonts w:ascii="Times New Roman" w:eastAsia="Times New Roman" w:hAnsi="Times New Roman" w:cs="Times New Roman"/>
          <w:kern w:val="0"/>
          <w:lang w:eastAsia="en-ID"/>
          <w14:ligatures w14:val="none"/>
        </w:rPr>
      </w:pPr>
      <w:r>
        <w:rPr>
          <w:rFonts w:ascii="Times New Roman" w:eastAsia="Times New Roman" w:hAnsi="Times New Roman" w:cs="Times New Roman"/>
          <w:kern w:val="0"/>
          <w:lang w:eastAsia="en-ID"/>
          <w14:ligatures w14:val="none"/>
        </w:rPr>
        <w:t>Social media has a huge influence on the formation of self-identity and interaction patterns of Generation Z. On the one hand, social media provides space for individuals to express themselves, build personal image, expand social relationships, and gain support from the digital environment they follow. The presence of social media also allows Generation Z to participate in various virtual communities that can reinforce their sense of belonging and enrich their social experiences. However, on the other hand, social media also brings consequences that cannot be ignored. Exposure to curated content, unrealistic beauty standards, and a culture of social comparison can negatively affect self-perception and lower self-confidence. In addition, interaction patterns that are increasingly shorter, instantaneous, and based on digital responses tend to reduce the depth of face-to-face communication, so the quality of social relationships can shift. In certain contexts, this condition also has the potential to cause psychological distress, anxiety, and dissatisfaction with oneself.</w:t>
      </w:r>
    </w:p>
    <w:p w14:paraId="0BC3B2DA" w14:textId="77777777" w:rsidR="007804EB" w:rsidRDefault="007804EB" w:rsidP="007804EB">
      <w:pPr>
        <w:pStyle w:val="ListParagraph"/>
        <w:spacing w:line="360" w:lineRule="auto"/>
        <w:ind w:left="0" w:firstLine="720"/>
        <w:jc w:val="both"/>
        <w:rPr>
          <w:rFonts w:ascii="Times New Roman" w:eastAsia="Times New Roman" w:hAnsi="Times New Roman" w:cs="Times New Roman"/>
          <w:kern w:val="0"/>
          <w:lang w:eastAsia="en-ID"/>
          <w14:ligatures w14:val="none"/>
        </w:rPr>
      </w:pPr>
    </w:p>
    <w:p w14:paraId="660BF7DA" w14:textId="77777777" w:rsidR="007804EB" w:rsidRPr="007804EB" w:rsidRDefault="007804EB" w:rsidP="007804EB">
      <w:pPr>
        <w:pStyle w:val="ListParagraph"/>
        <w:spacing w:line="360" w:lineRule="auto"/>
        <w:ind w:left="0"/>
        <w:jc w:val="both"/>
        <w:rPr>
          <w:rFonts w:ascii="Times New Roman" w:eastAsia="Times New Roman" w:hAnsi="Times New Roman" w:cs="Times New Roman"/>
          <w:b/>
          <w:bCs/>
          <w:kern w:val="0"/>
          <w:lang w:eastAsia="en-ID"/>
          <w14:ligatures w14:val="none"/>
        </w:rPr>
      </w:pPr>
      <w:r w:rsidRPr="007804EB">
        <w:rPr>
          <w:rFonts w:ascii="Times New Roman" w:eastAsia="Times New Roman" w:hAnsi="Times New Roman" w:cs="Times New Roman"/>
          <w:b/>
          <w:bCs/>
          <w:kern w:val="0"/>
          <w:lang w:eastAsia="en-ID"/>
          <w14:ligatures w14:val="none"/>
        </w:rPr>
        <w:t>ACKNOWLEDGEMENTS</w:t>
      </w:r>
    </w:p>
    <w:p w14:paraId="74304C8B" w14:textId="77777777" w:rsidR="007804EB" w:rsidRPr="007804EB" w:rsidRDefault="007804EB" w:rsidP="009B1FEC">
      <w:pPr>
        <w:pStyle w:val="ListParagraph"/>
        <w:spacing w:line="360" w:lineRule="auto"/>
        <w:ind w:left="0"/>
        <w:jc w:val="both"/>
        <w:rPr>
          <w:rFonts w:ascii="Times New Roman" w:eastAsia="Times New Roman" w:hAnsi="Times New Roman" w:cs="Times New Roman"/>
          <w:kern w:val="0"/>
          <w:lang w:eastAsia="en-ID"/>
          <w14:ligatures w14:val="none"/>
        </w:rPr>
      </w:pPr>
      <w:r w:rsidRPr="007804EB">
        <w:rPr>
          <w:rFonts w:ascii="Times New Roman" w:eastAsia="Times New Roman" w:hAnsi="Times New Roman" w:cs="Times New Roman"/>
          <w:kern w:val="0"/>
          <w:lang w:eastAsia="en-ID"/>
          <w14:ligatures w14:val="none"/>
        </w:rPr>
        <w:t xml:space="preserve">The author would like to thank our faculty members from the Faculty of Da'wah and Communication at UIN </w:t>
      </w:r>
      <w:proofErr w:type="spellStart"/>
      <w:r w:rsidRPr="007804EB">
        <w:rPr>
          <w:rFonts w:ascii="Times New Roman" w:eastAsia="Times New Roman" w:hAnsi="Times New Roman" w:cs="Times New Roman"/>
          <w:kern w:val="0"/>
          <w:lang w:eastAsia="en-ID"/>
          <w14:ligatures w14:val="none"/>
        </w:rPr>
        <w:t>Walisongo</w:t>
      </w:r>
      <w:proofErr w:type="spellEnd"/>
      <w:r w:rsidRPr="007804EB">
        <w:rPr>
          <w:rFonts w:ascii="Times New Roman" w:eastAsia="Times New Roman" w:hAnsi="Times New Roman" w:cs="Times New Roman"/>
          <w:kern w:val="0"/>
          <w:lang w:eastAsia="en-ID"/>
          <w14:ligatures w14:val="none"/>
        </w:rPr>
        <w:t xml:space="preserve"> Semarang for their academic support in the completion of this research. </w:t>
      </w:r>
    </w:p>
    <w:p w14:paraId="3E278351" w14:textId="77777777" w:rsidR="007804EB" w:rsidRDefault="007804EB" w:rsidP="007804EB">
      <w:pPr>
        <w:pStyle w:val="ListParagraph"/>
        <w:spacing w:line="360" w:lineRule="auto"/>
        <w:ind w:left="0" w:firstLine="720"/>
        <w:jc w:val="both"/>
        <w:rPr>
          <w:rFonts w:ascii="Times New Roman" w:eastAsia="Times New Roman" w:hAnsi="Times New Roman" w:cs="Times New Roman"/>
          <w:kern w:val="0"/>
          <w:lang w:eastAsia="en-ID"/>
          <w14:ligatures w14:val="none"/>
        </w:rPr>
      </w:pPr>
    </w:p>
    <w:p w14:paraId="25C70072" w14:textId="01D10B56" w:rsidR="00610E43" w:rsidRPr="008525CC" w:rsidRDefault="007804EB" w:rsidP="007804EB">
      <w:pPr>
        <w:spacing w:line="360" w:lineRule="auto"/>
        <w:jc w:val="both"/>
        <w:rPr>
          <w:rFonts w:ascii="Times New Roman" w:eastAsia="Times New Roman" w:hAnsi="Times New Roman" w:cs="Times New Roman"/>
          <w:kern w:val="0"/>
          <w:lang w:eastAsia="en-ID"/>
          <w14:ligatures w14:val="none"/>
        </w:rPr>
      </w:pPr>
      <w:r w:rsidRPr="007804EB">
        <w:rPr>
          <w:rFonts w:ascii="Times New Roman" w:eastAsia="Times New Roman" w:hAnsi="Times New Roman" w:cs="Times New Roman"/>
          <w:b/>
          <w:bCs/>
          <w:kern w:val="0"/>
          <w:lang w:eastAsia="en-ID"/>
          <w14:ligatures w14:val="none"/>
        </w:rPr>
        <w:t>REFERENCES</w:t>
      </w:r>
    </w:p>
    <w:p w14:paraId="751D3F2C" w14:textId="6352A470" w:rsidR="00137074" w:rsidRPr="00137074" w:rsidRDefault="00610E43" w:rsidP="00137074">
      <w:pPr>
        <w:widowControl w:val="0"/>
        <w:autoSpaceDE w:val="0"/>
        <w:autoSpaceDN w:val="0"/>
        <w:adjustRightInd w:val="0"/>
        <w:spacing w:line="360" w:lineRule="auto"/>
        <w:ind w:left="480" w:hanging="480"/>
        <w:rPr>
          <w:rFonts w:ascii="Times New Roman" w:hAnsi="Times New Roman" w:cs="Times New Roman"/>
          <w:noProof/>
          <w:kern w:val="0"/>
        </w:rPr>
      </w:pPr>
      <w:r>
        <w:rPr>
          <w:rFonts w:ascii="Times New Roman" w:eastAsia="Times New Roman" w:hAnsi="Times New Roman" w:cs="Times New Roman"/>
          <w:kern w:val="0"/>
          <w:lang w:eastAsia="en-ID"/>
          <w14:ligatures w14:val="none"/>
        </w:rPr>
        <w:fldChar w:fldCharType="begin" w:fldLock="1"/>
      </w:r>
      <w:r>
        <w:rPr>
          <w:rFonts w:ascii="Times New Roman" w:eastAsia="Times New Roman" w:hAnsi="Times New Roman" w:cs="Times New Roman"/>
          <w:kern w:val="0"/>
          <w:lang w:eastAsia="en-ID"/>
          <w14:ligatures w14:val="none"/>
        </w:rPr>
        <w:instrText xml:space="preserve">ADDIN Mendeley Bibliography CSL_BIBLIOGRAPHY </w:instrText>
      </w:r>
      <w:r>
        <w:rPr>
          <w:rFonts w:ascii="Times New Roman" w:eastAsia="Times New Roman" w:hAnsi="Times New Roman" w:cs="Times New Roman"/>
          <w:kern w:val="0"/>
          <w:lang w:eastAsia="en-ID"/>
          <w14:ligatures w14:val="none"/>
        </w:rPr>
        <w:fldChar w:fldCharType="separate"/>
      </w:r>
      <w:r w:rsidR="00137074" w:rsidRPr="00137074">
        <w:rPr>
          <w:rFonts w:ascii="Times New Roman" w:hAnsi="Times New Roman" w:cs="Times New Roman"/>
          <w:noProof/>
          <w:kern w:val="0"/>
        </w:rPr>
        <w:t>Ayub, Muhamad, and Sofia Farzanah Sulaeman. "The Impact of Social Media on Social Interaction in Adolescents: A Systematic Review" 7, no. 1 (n.d.): 21–32.</w:t>
      </w:r>
    </w:p>
    <w:p w14:paraId="7E0D65E7" w14:textId="77777777" w:rsidR="00137074" w:rsidRPr="00137074" w:rsidRDefault="00137074" w:rsidP="00137074">
      <w:pPr>
        <w:widowControl w:val="0"/>
        <w:autoSpaceDE w:val="0"/>
        <w:autoSpaceDN w:val="0"/>
        <w:adjustRightInd w:val="0"/>
        <w:spacing w:line="360" w:lineRule="auto"/>
        <w:ind w:left="480" w:hanging="480"/>
        <w:rPr>
          <w:rFonts w:ascii="Times New Roman" w:hAnsi="Times New Roman" w:cs="Times New Roman"/>
          <w:noProof/>
          <w:kern w:val="0"/>
        </w:rPr>
      </w:pPr>
      <w:r w:rsidRPr="00137074">
        <w:rPr>
          <w:rFonts w:ascii="Times New Roman" w:hAnsi="Times New Roman" w:cs="Times New Roman"/>
          <w:noProof/>
          <w:kern w:val="0"/>
        </w:rPr>
        <w:t>Shawn, that's a good thing. "The Influence of Social Media on Social Change in Indonesia," n.d., 140–57.</w:t>
      </w:r>
    </w:p>
    <w:p w14:paraId="630B56E9" w14:textId="77777777" w:rsidR="00137074" w:rsidRPr="00137074" w:rsidRDefault="00137074" w:rsidP="00137074">
      <w:pPr>
        <w:widowControl w:val="0"/>
        <w:autoSpaceDE w:val="0"/>
        <w:autoSpaceDN w:val="0"/>
        <w:adjustRightInd w:val="0"/>
        <w:spacing w:line="360" w:lineRule="auto"/>
        <w:ind w:left="480" w:hanging="480"/>
        <w:rPr>
          <w:rFonts w:ascii="Times New Roman" w:hAnsi="Times New Roman" w:cs="Times New Roman"/>
          <w:noProof/>
          <w:kern w:val="0"/>
        </w:rPr>
      </w:pPr>
      <w:r w:rsidRPr="00137074">
        <w:rPr>
          <w:rFonts w:ascii="Times New Roman" w:hAnsi="Times New Roman" w:cs="Times New Roman"/>
          <w:noProof/>
          <w:kern w:val="0"/>
        </w:rPr>
        <w:t xml:space="preserve">Chandra Kusuma, Dian Novita Sari, and Roswita Oktavianti. "The Use of Audio-Visual-Based Social Media Applications in Forming Self-Concept (Case Study of Tiktok Applications)." </w:t>
      </w:r>
      <w:r w:rsidRPr="00137074">
        <w:rPr>
          <w:rFonts w:ascii="Times New Roman" w:hAnsi="Times New Roman" w:cs="Times New Roman"/>
          <w:i/>
          <w:iCs/>
          <w:noProof/>
          <w:kern w:val="0"/>
        </w:rPr>
        <w:t>Connection</w:t>
      </w:r>
      <w:r w:rsidRPr="00137074">
        <w:rPr>
          <w:rFonts w:ascii="Times New Roman" w:hAnsi="Times New Roman" w:cs="Times New Roman"/>
          <w:noProof/>
          <w:kern w:val="0"/>
        </w:rPr>
        <w:t xml:space="preserve"> 4, no. 2 (2020): 372. https://doi.org/10.24912/kn.v4i2.8214.</w:t>
      </w:r>
    </w:p>
    <w:p w14:paraId="45121C8F" w14:textId="77777777" w:rsidR="00137074" w:rsidRPr="00137074" w:rsidRDefault="00137074" w:rsidP="00137074">
      <w:pPr>
        <w:widowControl w:val="0"/>
        <w:autoSpaceDE w:val="0"/>
        <w:autoSpaceDN w:val="0"/>
        <w:adjustRightInd w:val="0"/>
        <w:spacing w:line="360" w:lineRule="auto"/>
        <w:ind w:left="480" w:hanging="480"/>
        <w:rPr>
          <w:rFonts w:ascii="Times New Roman" w:hAnsi="Times New Roman" w:cs="Times New Roman"/>
          <w:noProof/>
          <w:kern w:val="0"/>
        </w:rPr>
      </w:pPr>
      <w:r w:rsidRPr="00137074">
        <w:rPr>
          <w:rFonts w:ascii="Times New Roman" w:hAnsi="Times New Roman" w:cs="Times New Roman"/>
          <w:noProof/>
          <w:kern w:val="0"/>
        </w:rPr>
        <w:t>Hutabarat, Rut Kristina. "Social Interaction in the Digital Era: The Impact of Social Media on Cultural Change" 2, no. 1 (2024).</w:t>
      </w:r>
    </w:p>
    <w:p w14:paraId="62DE73B6" w14:textId="77777777" w:rsidR="00137074" w:rsidRPr="00137074" w:rsidRDefault="00137074" w:rsidP="00137074">
      <w:pPr>
        <w:widowControl w:val="0"/>
        <w:autoSpaceDE w:val="0"/>
        <w:autoSpaceDN w:val="0"/>
        <w:adjustRightInd w:val="0"/>
        <w:spacing w:line="360" w:lineRule="auto"/>
        <w:ind w:left="480" w:hanging="480"/>
        <w:rPr>
          <w:rFonts w:ascii="Times New Roman" w:hAnsi="Times New Roman" w:cs="Times New Roman"/>
          <w:noProof/>
          <w:kern w:val="0"/>
        </w:rPr>
      </w:pPr>
      <w:r w:rsidRPr="00137074">
        <w:rPr>
          <w:rFonts w:ascii="Times New Roman" w:hAnsi="Times New Roman" w:cs="Times New Roman"/>
          <w:noProof/>
          <w:kern w:val="0"/>
        </w:rPr>
        <w:t xml:space="preserve">Kadek Riyan is the son of Richadinata, Ni Luh Putu Surya Astitiani. "The Influence of Social Media Advertising on Consumer Purchase Decisions in the International Bali </w:t>
      </w:r>
      <w:r w:rsidRPr="00137074">
        <w:rPr>
          <w:rFonts w:ascii="Times New Roman" w:hAnsi="Times New Roman" w:cs="Times New Roman"/>
          <w:noProof/>
          <w:kern w:val="0"/>
        </w:rPr>
        <w:lastRenderedPageBreak/>
        <w:t xml:space="preserve">University." </w:t>
      </w:r>
      <w:r w:rsidRPr="00137074">
        <w:rPr>
          <w:rFonts w:ascii="Times New Roman" w:hAnsi="Times New Roman" w:cs="Times New Roman"/>
          <w:i/>
          <w:iCs/>
          <w:noProof/>
          <w:kern w:val="0"/>
        </w:rPr>
        <w:t>E-Journal of Management</w:t>
      </w:r>
      <w:r w:rsidRPr="00137074">
        <w:rPr>
          <w:rFonts w:ascii="Times New Roman" w:hAnsi="Times New Roman" w:cs="Times New Roman"/>
          <w:noProof/>
          <w:kern w:val="0"/>
        </w:rPr>
        <w:t xml:space="preserve"> 27, no. 2 (2019): 58–66.</w:t>
      </w:r>
    </w:p>
    <w:p w14:paraId="0B09FE30" w14:textId="77777777" w:rsidR="00137074" w:rsidRPr="00137074" w:rsidRDefault="00137074" w:rsidP="00137074">
      <w:pPr>
        <w:widowControl w:val="0"/>
        <w:autoSpaceDE w:val="0"/>
        <w:autoSpaceDN w:val="0"/>
        <w:adjustRightInd w:val="0"/>
        <w:spacing w:line="360" w:lineRule="auto"/>
        <w:ind w:left="480" w:hanging="480"/>
        <w:rPr>
          <w:rFonts w:ascii="Times New Roman" w:hAnsi="Times New Roman" w:cs="Times New Roman"/>
          <w:noProof/>
          <w:kern w:val="0"/>
        </w:rPr>
      </w:pPr>
      <w:r w:rsidRPr="00137074">
        <w:rPr>
          <w:rFonts w:ascii="Times New Roman" w:hAnsi="Times New Roman" w:cs="Times New Roman"/>
          <w:noProof/>
          <w:kern w:val="0"/>
        </w:rPr>
        <w:t>Marwanda, Tengku Sinar, Masnida Wati Suryani, and Sinta Amalia. "The Influence of Social Media on Communication Patterns and Social Interaction Among Students" 6, no. 1 (2025): 216–24.</w:t>
      </w:r>
    </w:p>
    <w:p w14:paraId="19692E96" w14:textId="77777777" w:rsidR="00137074" w:rsidRPr="00137074" w:rsidRDefault="00137074" w:rsidP="00137074">
      <w:pPr>
        <w:widowControl w:val="0"/>
        <w:autoSpaceDE w:val="0"/>
        <w:autoSpaceDN w:val="0"/>
        <w:adjustRightInd w:val="0"/>
        <w:spacing w:line="360" w:lineRule="auto"/>
        <w:ind w:left="480" w:hanging="480"/>
        <w:rPr>
          <w:rFonts w:ascii="Times New Roman" w:hAnsi="Times New Roman" w:cs="Times New Roman"/>
          <w:noProof/>
          <w:kern w:val="0"/>
        </w:rPr>
      </w:pPr>
      <w:r w:rsidRPr="00137074">
        <w:rPr>
          <w:rFonts w:ascii="Times New Roman" w:hAnsi="Times New Roman" w:cs="Times New Roman"/>
          <w:noProof/>
          <w:kern w:val="0"/>
        </w:rPr>
        <w:t>Ndueng, Yovita, Mariana Ikun R D Pareira, and Nirwaning Makleat. "The Influence of Social Media on the Formation of Adolescent Self-Identity in Kelapa Lima Village RT 36 / RW16 Kelapa Lima District, Kupang City" 5 (2025).</w:t>
      </w:r>
    </w:p>
    <w:p w14:paraId="732CFE57" w14:textId="77777777" w:rsidR="00137074" w:rsidRPr="00137074" w:rsidRDefault="00137074" w:rsidP="00137074">
      <w:pPr>
        <w:widowControl w:val="0"/>
        <w:autoSpaceDE w:val="0"/>
        <w:autoSpaceDN w:val="0"/>
        <w:adjustRightInd w:val="0"/>
        <w:spacing w:line="360" w:lineRule="auto"/>
        <w:ind w:left="480" w:hanging="480"/>
        <w:rPr>
          <w:rFonts w:ascii="Times New Roman" w:hAnsi="Times New Roman" w:cs="Times New Roman"/>
          <w:noProof/>
          <w:kern w:val="0"/>
        </w:rPr>
      </w:pPr>
      <w:r w:rsidRPr="00137074">
        <w:rPr>
          <w:rFonts w:ascii="Times New Roman" w:hAnsi="Times New Roman" w:cs="Times New Roman"/>
          <w:noProof/>
          <w:kern w:val="0"/>
        </w:rPr>
        <w:t>Sit, Nabir I B, and Farid. "The Impact of Social Media on Self-Identity Formation Among Adolescents," 2025, 435–42.</w:t>
      </w:r>
    </w:p>
    <w:p w14:paraId="2026453F" w14:textId="77777777" w:rsidR="00137074" w:rsidRPr="00137074" w:rsidRDefault="00137074" w:rsidP="00137074">
      <w:pPr>
        <w:widowControl w:val="0"/>
        <w:autoSpaceDE w:val="0"/>
        <w:autoSpaceDN w:val="0"/>
        <w:adjustRightInd w:val="0"/>
        <w:spacing w:line="360" w:lineRule="auto"/>
        <w:ind w:left="480" w:hanging="480"/>
        <w:rPr>
          <w:rFonts w:ascii="Times New Roman" w:hAnsi="Times New Roman" w:cs="Times New Roman"/>
          <w:noProof/>
          <w:kern w:val="0"/>
        </w:rPr>
      </w:pPr>
      <w:r w:rsidRPr="00137074">
        <w:rPr>
          <w:rFonts w:ascii="Times New Roman" w:hAnsi="Times New Roman" w:cs="Times New Roman"/>
          <w:noProof/>
          <w:kern w:val="0"/>
        </w:rPr>
        <w:t>Nurfitri, Aldila Dyas. "Social Media User Behavior and Its Implications Reviewed from the Perspective of Applied Social Psychology" 25, no. 1 (2017): 36–44. https://doi.org/10.22146/buletinpsikologi.22759.</w:t>
      </w:r>
    </w:p>
    <w:p w14:paraId="773B3C41" w14:textId="77777777" w:rsidR="00137074" w:rsidRPr="00137074" w:rsidRDefault="00137074" w:rsidP="00137074">
      <w:pPr>
        <w:widowControl w:val="0"/>
        <w:autoSpaceDE w:val="0"/>
        <w:autoSpaceDN w:val="0"/>
        <w:adjustRightInd w:val="0"/>
        <w:spacing w:line="360" w:lineRule="auto"/>
        <w:ind w:left="480" w:hanging="480"/>
        <w:rPr>
          <w:rFonts w:ascii="Times New Roman" w:hAnsi="Times New Roman" w:cs="Times New Roman"/>
          <w:noProof/>
          <w:kern w:val="0"/>
        </w:rPr>
      </w:pPr>
      <w:r w:rsidRPr="00137074">
        <w:rPr>
          <w:rFonts w:ascii="Times New Roman" w:hAnsi="Times New Roman" w:cs="Times New Roman"/>
          <w:noProof/>
          <w:kern w:val="0"/>
        </w:rPr>
        <w:t>Pasenrigading, Andi Riola, Haerani Nur, and Muhammad Daud. "The Influence of Social Media on Adolescent Self-Perception and Identity Formation" 2, No. April (2025).</w:t>
      </w:r>
    </w:p>
    <w:p w14:paraId="3683768F" w14:textId="77777777" w:rsidR="00137074" w:rsidRPr="00137074" w:rsidRDefault="00137074" w:rsidP="00137074">
      <w:pPr>
        <w:widowControl w:val="0"/>
        <w:autoSpaceDE w:val="0"/>
        <w:autoSpaceDN w:val="0"/>
        <w:adjustRightInd w:val="0"/>
        <w:spacing w:line="360" w:lineRule="auto"/>
        <w:ind w:left="480" w:hanging="480"/>
        <w:rPr>
          <w:rFonts w:ascii="Times New Roman" w:hAnsi="Times New Roman" w:cs="Times New Roman"/>
          <w:noProof/>
          <w:kern w:val="0"/>
        </w:rPr>
      </w:pPr>
      <w:r w:rsidRPr="00137074">
        <w:rPr>
          <w:rFonts w:ascii="Times New Roman" w:hAnsi="Times New Roman" w:cs="Times New Roman"/>
          <w:noProof/>
          <w:kern w:val="0"/>
        </w:rPr>
        <w:t xml:space="preserve">Pratama, Bangkit Ary, and Defie Septiana Sari. "The Social Impact of the Intensity of Social Media Use on Mental Health in the Form of Apathy in Junior High School in Sukoharjo Regency." </w:t>
      </w:r>
      <w:r w:rsidRPr="00137074">
        <w:rPr>
          <w:rFonts w:ascii="Times New Roman" w:hAnsi="Times New Roman" w:cs="Times New Roman"/>
          <w:i/>
          <w:iCs/>
          <w:noProof/>
          <w:kern w:val="0"/>
        </w:rPr>
        <w:t>Gaster</w:t>
      </w:r>
      <w:r w:rsidRPr="00137074">
        <w:rPr>
          <w:rFonts w:ascii="Times New Roman" w:hAnsi="Times New Roman" w:cs="Times New Roman"/>
          <w:noProof/>
          <w:kern w:val="0"/>
        </w:rPr>
        <w:t xml:space="preserve"> 18, no. 1 (2020): 65. https://doi.org/10.30787/gaster.v18i1.487.</w:t>
      </w:r>
    </w:p>
    <w:p w14:paraId="6C6829FB" w14:textId="77777777" w:rsidR="00137074" w:rsidRPr="00137074" w:rsidRDefault="00137074" w:rsidP="00137074">
      <w:pPr>
        <w:widowControl w:val="0"/>
        <w:autoSpaceDE w:val="0"/>
        <w:autoSpaceDN w:val="0"/>
        <w:adjustRightInd w:val="0"/>
        <w:spacing w:line="360" w:lineRule="auto"/>
        <w:ind w:left="480" w:hanging="480"/>
        <w:rPr>
          <w:rFonts w:ascii="Times New Roman" w:hAnsi="Times New Roman" w:cs="Times New Roman"/>
          <w:noProof/>
          <w:kern w:val="0"/>
        </w:rPr>
      </w:pPr>
      <w:r w:rsidRPr="00137074">
        <w:rPr>
          <w:rFonts w:ascii="Times New Roman" w:hAnsi="Times New Roman" w:cs="Times New Roman"/>
          <w:noProof/>
          <w:kern w:val="0"/>
        </w:rPr>
        <w:t>Rafiq, A. "The Impact of Social Media on Social Change in a Society," 2015, 18–29.</w:t>
      </w:r>
    </w:p>
    <w:p w14:paraId="731F80CF" w14:textId="77777777" w:rsidR="00137074" w:rsidRPr="00137074" w:rsidRDefault="00137074" w:rsidP="00137074">
      <w:pPr>
        <w:widowControl w:val="0"/>
        <w:autoSpaceDE w:val="0"/>
        <w:autoSpaceDN w:val="0"/>
        <w:adjustRightInd w:val="0"/>
        <w:spacing w:line="360" w:lineRule="auto"/>
        <w:ind w:left="480" w:hanging="480"/>
        <w:rPr>
          <w:rFonts w:ascii="Times New Roman" w:hAnsi="Times New Roman" w:cs="Times New Roman"/>
          <w:noProof/>
          <w:kern w:val="0"/>
        </w:rPr>
      </w:pPr>
      <w:r w:rsidRPr="00137074">
        <w:rPr>
          <w:rFonts w:ascii="Times New Roman" w:hAnsi="Times New Roman" w:cs="Times New Roman"/>
          <w:noProof/>
          <w:kern w:val="0"/>
        </w:rPr>
        <w:t>Ratna Ekawati, Pratiwi Wahyu Widiarti, Eko Prasetyo Nugroho Saputro, Tesa Aulia Award. "Identity Communication in Social Media Across Generations in Yogyakarta" 9, no. 1 (2026).</w:t>
      </w:r>
    </w:p>
    <w:p w14:paraId="1A9D8481" w14:textId="77777777" w:rsidR="00137074" w:rsidRPr="00137074" w:rsidRDefault="00137074" w:rsidP="00137074">
      <w:pPr>
        <w:widowControl w:val="0"/>
        <w:autoSpaceDE w:val="0"/>
        <w:autoSpaceDN w:val="0"/>
        <w:adjustRightInd w:val="0"/>
        <w:spacing w:line="360" w:lineRule="auto"/>
        <w:ind w:left="480" w:hanging="480"/>
        <w:rPr>
          <w:rFonts w:ascii="Times New Roman" w:hAnsi="Times New Roman" w:cs="Times New Roman"/>
          <w:noProof/>
          <w:kern w:val="0"/>
        </w:rPr>
      </w:pPr>
      <w:r w:rsidRPr="00137074">
        <w:rPr>
          <w:rFonts w:ascii="Times New Roman" w:hAnsi="Times New Roman" w:cs="Times New Roman"/>
          <w:noProof/>
          <w:kern w:val="0"/>
        </w:rPr>
        <w:t>Regita, Egi, Study Program, Sociology Education, Nabilah Luthfiyyah, Study Program, Sociology Education, Nur Riswandy Marsuki, and Lecturer of Sociology Education. "The Influence of Social Media on Adolescent Self-Perception and Identity Formation in Indonesia" 2, no. 1 (2024): 46–52.</w:t>
      </w:r>
    </w:p>
    <w:p w14:paraId="27F113B8" w14:textId="77777777" w:rsidR="00137074" w:rsidRPr="00137074" w:rsidRDefault="00137074" w:rsidP="00137074">
      <w:pPr>
        <w:widowControl w:val="0"/>
        <w:autoSpaceDE w:val="0"/>
        <w:autoSpaceDN w:val="0"/>
        <w:adjustRightInd w:val="0"/>
        <w:spacing w:line="360" w:lineRule="auto"/>
        <w:ind w:left="480" w:hanging="480"/>
        <w:rPr>
          <w:rFonts w:ascii="Times New Roman" w:hAnsi="Times New Roman" w:cs="Times New Roman"/>
          <w:noProof/>
          <w:kern w:val="0"/>
        </w:rPr>
      </w:pPr>
      <w:r w:rsidRPr="00137074">
        <w:rPr>
          <w:rFonts w:ascii="Times New Roman" w:hAnsi="Times New Roman" w:cs="Times New Roman"/>
          <w:noProof/>
          <w:kern w:val="0"/>
        </w:rPr>
        <w:t xml:space="preserve">Rizaldy Fatha Pringgar, Bambang Sujatmiko. "Literature Research (LIbrary Research) Augmented Reality-Based Learning Module on Student Learning." </w:t>
      </w:r>
      <w:r w:rsidRPr="00137074">
        <w:rPr>
          <w:rFonts w:ascii="Times New Roman" w:hAnsi="Times New Roman" w:cs="Times New Roman"/>
          <w:i/>
          <w:iCs/>
          <w:noProof/>
          <w:kern w:val="0"/>
        </w:rPr>
        <w:t>Journal IT-EDU</w:t>
      </w:r>
      <w:r w:rsidRPr="00137074">
        <w:rPr>
          <w:rFonts w:ascii="Times New Roman" w:hAnsi="Times New Roman" w:cs="Times New Roman"/>
          <w:noProof/>
          <w:kern w:val="0"/>
        </w:rPr>
        <w:t xml:space="preserve"> 05, no. 01 (2020): 317–29.</w:t>
      </w:r>
    </w:p>
    <w:p w14:paraId="668E3EED" w14:textId="77777777" w:rsidR="00137074" w:rsidRPr="00137074" w:rsidRDefault="00137074" w:rsidP="00137074">
      <w:pPr>
        <w:widowControl w:val="0"/>
        <w:autoSpaceDE w:val="0"/>
        <w:autoSpaceDN w:val="0"/>
        <w:adjustRightInd w:val="0"/>
        <w:spacing w:line="360" w:lineRule="auto"/>
        <w:ind w:left="480" w:hanging="480"/>
        <w:rPr>
          <w:rFonts w:ascii="Times New Roman" w:hAnsi="Times New Roman" w:cs="Times New Roman"/>
          <w:noProof/>
          <w:kern w:val="0"/>
        </w:rPr>
      </w:pPr>
      <w:r w:rsidRPr="00137074">
        <w:rPr>
          <w:rFonts w:ascii="Times New Roman" w:hAnsi="Times New Roman" w:cs="Times New Roman"/>
          <w:noProof/>
          <w:kern w:val="0"/>
        </w:rPr>
        <w:t xml:space="preserve">Rosmalina, Asriyanti, and Tia Khaerunnisa. "Social Media Use in Adolescent Mental </w:t>
      </w:r>
      <w:r w:rsidRPr="00137074">
        <w:rPr>
          <w:rFonts w:ascii="Times New Roman" w:hAnsi="Times New Roman" w:cs="Times New Roman"/>
          <w:noProof/>
          <w:kern w:val="0"/>
        </w:rPr>
        <w:lastRenderedPageBreak/>
        <w:t xml:space="preserve">Health." </w:t>
      </w:r>
      <w:r w:rsidRPr="00137074">
        <w:rPr>
          <w:rFonts w:ascii="Times New Roman" w:hAnsi="Times New Roman" w:cs="Times New Roman"/>
          <w:i/>
          <w:iCs/>
          <w:noProof/>
          <w:kern w:val="0"/>
        </w:rPr>
        <w:t>Prophetic: Professional, Empathy, Islamic Counseling Journal</w:t>
      </w:r>
      <w:r w:rsidRPr="00137074">
        <w:rPr>
          <w:rFonts w:ascii="Times New Roman" w:hAnsi="Times New Roman" w:cs="Times New Roman"/>
          <w:noProof/>
          <w:kern w:val="0"/>
        </w:rPr>
        <w:t xml:space="preserve"> 4, no. 1 (2021): 49. https://doi.org/10.24235/prophetic.v4i1.8755.</w:t>
      </w:r>
    </w:p>
    <w:p w14:paraId="7A10F611" w14:textId="77777777" w:rsidR="00137074" w:rsidRPr="00137074" w:rsidRDefault="00137074" w:rsidP="00137074">
      <w:pPr>
        <w:widowControl w:val="0"/>
        <w:autoSpaceDE w:val="0"/>
        <w:autoSpaceDN w:val="0"/>
        <w:adjustRightInd w:val="0"/>
        <w:spacing w:line="360" w:lineRule="auto"/>
        <w:ind w:left="480" w:hanging="480"/>
        <w:rPr>
          <w:rFonts w:ascii="Times New Roman" w:hAnsi="Times New Roman" w:cs="Times New Roman"/>
          <w:noProof/>
          <w:kern w:val="0"/>
        </w:rPr>
      </w:pPr>
      <w:r w:rsidRPr="00137074">
        <w:rPr>
          <w:rFonts w:ascii="Times New Roman" w:hAnsi="Times New Roman" w:cs="Times New Roman"/>
          <w:noProof/>
          <w:kern w:val="0"/>
        </w:rPr>
        <w:t>Sahraz, Abdul, Alfu Lily, and Andrian Syah. "Social Media Shapes and Influences Social Identity" 1, no. 1 (2025): 6–10.</w:t>
      </w:r>
    </w:p>
    <w:p w14:paraId="77BCE08F" w14:textId="77777777" w:rsidR="00137074" w:rsidRPr="00137074" w:rsidRDefault="00137074" w:rsidP="00137074">
      <w:pPr>
        <w:widowControl w:val="0"/>
        <w:autoSpaceDE w:val="0"/>
        <w:autoSpaceDN w:val="0"/>
        <w:adjustRightInd w:val="0"/>
        <w:spacing w:line="360" w:lineRule="auto"/>
        <w:ind w:left="480" w:hanging="480"/>
        <w:rPr>
          <w:rFonts w:ascii="Times New Roman" w:hAnsi="Times New Roman" w:cs="Times New Roman"/>
          <w:noProof/>
          <w:kern w:val="0"/>
        </w:rPr>
      </w:pPr>
      <w:r w:rsidRPr="00137074">
        <w:rPr>
          <w:rFonts w:ascii="Times New Roman" w:hAnsi="Times New Roman" w:cs="Times New Roman"/>
          <w:noProof/>
          <w:kern w:val="0"/>
        </w:rPr>
        <w:t>Tommi Simanjuntak, Yohana Situmorang, Tessa Harianja, Dini Wati Lumban Gaol, Rolinda Hutahaean. "The Influence of Social Media on Adolescent Identity" 4, no. 1 (2025): 354–63.</w:t>
      </w:r>
    </w:p>
    <w:p w14:paraId="23FFCDDB" w14:textId="77777777" w:rsidR="00137074" w:rsidRPr="00137074" w:rsidRDefault="00137074" w:rsidP="00137074">
      <w:pPr>
        <w:widowControl w:val="0"/>
        <w:autoSpaceDE w:val="0"/>
        <w:autoSpaceDN w:val="0"/>
        <w:adjustRightInd w:val="0"/>
        <w:spacing w:line="360" w:lineRule="auto"/>
        <w:ind w:left="480" w:hanging="480"/>
        <w:rPr>
          <w:rFonts w:ascii="Times New Roman" w:hAnsi="Times New Roman" w:cs="Times New Roman"/>
          <w:noProof/>
          <w:kern w:val="0"/>
        </w:rPr>
      </w:pPr>
      <w:r w:rsidRPr="00137074">
        <w:rPr>
          <w:rFonts w:ascii="Times New Roman" w:hAnsi="Times New Roman" w:cs="Times New Roman"/>
          <w:noProof/>
          <w:kern w:val="0"/>
        </w:rPr>
        <w:t>Wahyuni, Isti Nursih, Iman Mukhroman, and Nia Kania Kurniawati. "Transformation of Social Interaction: The Impact of Social Media on Students' Interpersonal Communication Patterns in the Digital Era" 7, no. 1 (2025): 25–40.</w:t>
      </w:r>
    </w:p>
    <w:p w14:paraId="2789006F" w14:textId="77777777" w:rsidR="00137074" w:rsidRPr="00137074" w:rsidRDefault="00137074" w:rsidP="00137074">
      <w:pPr>
        <w:widowControl w:val="0"/>
        <w:autoSpaceDE w:val="0"/>
        <w:autoSpaceDN w:val="0"/>
        <w:adjustRightInd w:val="0"/>
        <w:spacing w:line="360" w:lineRule="auto"/>
        <w:ind w:left="480" w:hanging="480"/>
        <w:rPr>
          <w:rFonts w:ascii="Times New Roman" w:hAnsi="Times New Roman" w:cs="Times New Roman"/>
          <w:noProof/>
          <w:kern w:val="0"/>
        </w:rPr>
      </w:pPr>
      <w:r w:rsidRPr="00137074">
        <w:rPr>
          <w:rFonts w:ascii="Times New Roman" w:hAnsi="Times New Roman" w:cs="Times New Roman"/>
          <w:noProof/>
          <w:kern w:val="0"/>
        </w:rPr>
        <w:t>Widyanti, Yuniarta Permatahati, Nasywa Natasya, Az Zahra, and Nita Vitriana. "The Influence of Social Media on Adolescent Communication Patterns," 2025, 302–15.</w:t>
      </w:r>
    </w:p>
    <w:p w14:paraId="4DE26CCD" w14:textId="77777777" w:rsidR="00137074" w:rsidRPr="00137074" w:rsidRDefault="00137074" w:rsidP="00137074">
      <w:pPr>
        <w:widowControl w:val="0"/>
        <w:autoSpaceDE w:val="0"/>
        <w:autoSpaceDN w:val="0"/>
        <w:adjustRightInd w:val="0"/>
        <w:spacing w:line="360" w:lineRule="auto"/>
        <w:ind w:left="480" w:hanging="480"/>
        <w:rPr>
          <w:rFonts w:ascii="Times New Roman" w:hAnsi="Times New Roman" w:cs="Times New Roman"/>
          <w:noProof/>
          <w:kern w:val="0"/>
        </w:rPr>
      </w:pPr>
      <w:r w:rsidRPr="00137074">
        <w:rPr>
          <w:rFonts w:ascii="Times New Roman" w:hAnsi="Times New Roman" w:cs="Times New Roman"/>
          <w:noProof/>
          <w:kern w:val="0"/>
        </w:rPr>
        <w:t>Yusriman. "Social Interaction in the Digital Age: The Impact of Technology on Human Relationships," 2025, 454–61.</w:t>
      </w:r>
    </w:p>
    <w:p w14:paraId="0274E372" w14:textId="77777777" w:rsidR="00137074" w:rsidRPr="00137074" w:rsidRDefault="00137074" w:rsidP="00137074">
      <w:pPr>
        <w:widowControl w:val="0"/>
        <w:autoSpaceDE w:val="0"/>
        <w:autoSpaceDN w:val="0"/>
        <w:adjustRightInd w:val="0"/>
        <w:spacing w:line="360" w:lineRule="auto"/>
        <w:ind w:left="480" w:hanging="480"/>
        <w:rPr>
          <w:rFonts w:ascii="Times New Roman" w:hAnsi="Times New Roman" w:cs="Times New Roman"/>
          <w:noProof/>
          <w:kern w:val="0"/>
        </w:rPr>
      </w:pPr>
      <w:r w:rsidRPr="00137074">
        <w:rPr>
          <w:rFonts w:ascii="Times New Roman" w:hAnsi="Times New Roman" w:cs="Times New Roman"/>
          <w:noProof/>
          <w:kern w:val="0"/>
        </w:rPr>
        <w:t xml:space="preserve">Zakirah, Dinda Marta Almas. "Social Media as a Means of Shaping the Self-Identity of Universitas Airlangga Surabaya Students." </w:t>
      </w:r>
      <w:r w:rsidRPr="00137074">
        <w:rPr>
          <w:rFonts w:ascii="Times New Roman" w:hAnsi="Times New Roman" w:cs="Times New Roman"/>
          <w:i/>
          <w:iCs/>
          <w:noProof/>
          <w:kern w:val="0"/>
        </w:rPr>
        <w:t>Journal of Copy: A Study of Islamic Broadcasting Communication Research and Thinking</w:t>
      </w:r>
      <w:r w:rsidRPr="00137074">
        <w:rPr>
          <w:rFonts w:ascii="Times New Roman" w:hAnsi="Times New Roman" w:cs="Times New Roman"/>
          <w:noProof/>
          <w:kern w:val="0"/>
        </w:rPr>
        <w:t xml:space="preserve"> 2, no. 2 (2020): 91–101. https://doi.org/10.33367/kpi.v2i2.1116.</w:t>
      </w:r>
    </w:p>
    <w:p w14:paraId="59464043" w14:textId="77777777" w:rsidR="00137074" w:rsidRPr="00137074" w:rsidRDefault="00137074" w:rsidP="00137074">
      <w:pPr>
        <w:widowControl w:val="0"/>
        <w:autoSpaceDE w:val="0"/>
        <w:autoSpaceDN w:val="0"/>
        <w:adjustRightInd w:val="0"/>
        <w:spacing w:line="360" w:lineRule="auto"/>
        <w:ind w:left="480" w:hanging="480"/>
        <w:rPr>
          <w:rFonts w:ascii="Times New Roman" w:hAnsi="Times New Roman" w:cs="Times New Roman"/>
          <w:noProof/>
        </w:rPr>
      </w:pPr>
      <w:r w:rsidRPr="00137074">
        <w:rPr>
          <w:rFonts w:ascii="Times New Roman" w:hAnsi="Times New Roman" w:cs="Times New Roman"/>
          <w:noProof/>
          <w:kern w:val="0"/>
        </w:rPr>
        <w:t>Zaky Arganata, Muhammad Yusuf Hamka. "The Influence of Social Media on Generation Z's Communication Patterns in Social Interaction," 2025, 412–16.</w:t>
      </w:r>
    </w:p>
    <w:p w14:paraId="6C55B3F1" w14:textId="66DD18E4" w:rsidR="00610E43" w:rsidRDefault="00610E43" w:rsidP="00610E43">
      <w:pPr>
        <w:pStyle w:val="ListParagraph"/>
        <w:spacing w:line="360" w:lineRule="auto"/>
        <w:ind w:left="0"/>
        <w:jc w:val="both"/>
        <w:rPr>
          <w:rFonts w:ascii="Times New Roman" w:eastAsia="Times New Roman" w:hAnsi="Times New Roman" w:cs="Times New Roman"/>
          <w:kern w:val="0"/>
          <w:lang w:eastAsia="en-ID"/>
          <w14:ligatures w14:val="none"/>
        </w:rPr>
      </w:pPr>
      <w:r>
        <w:rPr>
          <w:rFonts w:ascii="Times New Roman" w:eastAsia="Times New Roman" w:hAnsi="Times New Roman" w:cs="Times New Roman"/>
          <w:kern w:val="0"/>
          <w:lang w:eastAsia="en-ID"/>
          <w14:ligatures w14:val="none"/>
        </w:rPr>
        <w:fldChar w:fldCharType="end"/>
      </w:r>
    </w:p>
    <w:p w14:paraId="3BDC4C6C" w14:textId="77777777" w:rsidR="00610E43" w:rsidRPr="00610E43" w:rsidRDefault="00610E43" w:rsidP="00610E43">
      <w:pPr>
        <w:pStyle w:val="ListParagraph"/>
        <w:spacing w:line="360" w:lineRule="auto"/>
        <w:ind w:left="709"/>
        <w:jc w:val="both"/>
        <w:rPr>
          <w:rFonts w:ascii="Times New Roman" w:eastAsia="Times New Roman" w:hAnsi="Times New Roman" w:cs="Times New Roman"/>
          <w:kern w:val="0"/>
          <w:lang w:eastAsia="en-ID"/>
          <w14:ligatures w14:val="none"/>
        </w:rPr>
      </w:pPr>
    </w:p>
    <w:p w14:paraId="39451410" w14:textId="7BB64DD9" w:rsidR="005A0782" w:rsidRPr="005A0782" w:rsidRDefault="005A0782" w:rsidP="00610E43">
      <w:pPr>
        <w:pStyle w:val="ListParagraph"/>
        <w:spacing w:line="360" w:lineRule="auto"/>
        <w:ind w:left="2127"/>
        <w:rPr>
          <w:rFonts w:asciiTheme="majorBidi" w:hAnsiTheme="majorBidi" w:cstheme="majorBidi"/>
        </w:rPr>
      </w:pPr>
    </w:p>
    <w:sectPr w:rsidR="005A0782" w:rsidRPr="005A0782">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DA7683" w14:textId="77777777" w:rsidR="000E297A" w:rsidRDefault="000E297A" w:rsidP="004C792B">
      <w:pPr>
        <w:spacing w:after="0" w:line="240" w:lineRule="auto"/>
      </w:pPr>
      <w:r>
        <w:separator/>
      </w:r>
    </w:p>
  </w:endnote>
  <w:endnote w:type="continuationSeparator" w:id="0">
    <w:p w14:paraId="274E6EFB" w14:textId="77777777" w:rsidR="000E297A" w:rsidRDefault="000E297A" w:rsidP="004C79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32375098"/>
      <w:docPartObj>
        <w:docPartGallery w:val="Page Numbers (Bottom of Page)"/>
        <w:docPartUnique/>
      </w:docPartObj>
    </w:sdtPr>
    <w:sdtEndPr>
      <w:rPr>
        <w:noProof/>
      </w:rPr>
    </w:sdtEndPr>
    <w:sdtContent>
      <w:p w14:paraId="4F825B53" w14:textId="547E447D" w:rsidR="00225198" w:rsidRDefault="0022519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AE97980" w14:textId="77777777" w:rsidR="00225198" w:rsidRDefault="002251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5EB914" w14:textId="77777777" w:rsidR="000E297A" w:rsidRDefault="000E297A" w:rsidP="004C792B">
      <w:pPr>
        <w:spacing w:after="0" w:line="240" w:lineRule="auto"/>
      </w:pPr>
      <w:r>
        <w:separator/>
      </w:r>
    </w:p>
  </w:footnote>
  <w:footnote w:type="continuationSeparator" w:id="0">
    <w:p w14:paraId="348F6160" w14:textId="77777777" w:rsidR="000E297A" w:rsidRDefault="000E297A" w:rsidP="004C792B">
      <w:pPr>
        <w:spacing w:after="0" w:line="240" w:lineRule="auto"/>
      </w:pPr>
      <w:r>
        <w:continuationSeparator/>
      </w:r>
    </w:p>
  </w:footnote>
  <w:footnote w:id="1">
    <w:p w14:paraId="5CA0199C" w14:textId="60A2B9B0" w:rsidR="004C792B" w:rsidRPr="000012F5" w:rsidRDefault="004C792B" w:rsidP="00610E43">
      <w:pPr>
        <w:pStyle w:val="FootnoteText"/>
        <w:jc w:val="both"/>
        <w:rPr>
          <w:rFonts w:asciiTheme="majorBidi" w:hAnsiTheme="majorBidi" w:cstheme="majorBidi"/>
          <w:lang w:val="id-ID"/>
        </w:rPr>
      </w:pPr>
      <w:r w:rsidRPr="000012F5">
        <w:rPr>
          <w:rStyle w:val="FootnoteReference"/>
          <w:rFonts w:asciiTheme="majorBidi" w:hAnsiTheme="majorBidi" w:cstheme="majorBidi"/>
        </w:rPr>
        <w:footnoteRef/>
      </w:r>
      <w:r w:rsidRPr="000012F5">
        <w:rPr>
          <w:rFonts w:asciiTheme="majorBidi" w:hAnsiTheme="majorBidi" w:cstheme="majorBidi"/>
        </w:rPr>
        <w:t xml:space="preserve"> </w:t>
      </w:r>
      <w:r w:rsidRPr="000012F5">
        <w:rPr>
          <w:rFonts w:asciiTheme="majorBidi" w:hAnsiTheme="majorBidi" w:cstheme="majorBidi"/>
        </w:rPr>
        <w:fldChar w:fldCharType="begin" w:fldLock="1"/>
      </w:r>
      <w:r w:rsidR="006010C2" w:rsidRPr="000012F5">
        <w:rPr>
          <w:rFonts w:asciiTheme="majorBidi" w:hAnsiTheme="majorBidi" w:cstheme="majorBidi"/>
        </w:rPr>
        <w:instrText>ADDIN CSL_CITATION {"citationItems":[{"id":"ITEM-1","itemData":{"author":[{"dropping-particle":"","family":"Regita","given":"Egi","non-dropping-particle":"","parse-names":false,"suffix":""},{"dropping-particle":"","family":"Studi","given":"Program","non-dropping-particle":"","parse-names":false,"suffix":""},{"dropping-particle":"","family":"Sosiologi","given":"Pendidikan","non-dropping-particle":"","parse-names":false,"suffix":""},{"dropping-particle":"","family":"Luthfiyyah","given":"Nabilah","non-dropping-particle":"","parse-names":false,"suffix":""},{"dropping-particle":"","family":"Studi","given":"Program","non-dropping-particle":"","parse-names":false,"suffix":""},{"dropping-particle":"","family":"Sosiologi","given":"Pendidikan","non-dropping-particle":"","parse-names":false,"suffix":""},{"dropping-particle":"","family":"Marsuki","given":"Nur Riswandy","non-dropping-particle":"","parse-names":false,"suffix":""},{"dropping-particle":"","family":"Sosiologi","given":"Dosen Pendidikan","non-dropping-particle":"","parse-names":false,"suffix":""}],"id":"ITEM-1","issue":"1","issued":{"date-parts":[["2024"]]},"page":"46-52","title":"Pengaruh Media Sosial Terhadap Persepsi Diri dan Pembentukan Identitas Remaja di Indonesia","type":"article-journal","volume":"2"},"uris":["http://www.mendeley.com/documents/?uuid=09bc5907-96f5-477d-897a-e09b6f072f5d"]}],"mendeley":{"formattedCitation":"Egi Regita et al., “Pengaruh Media Sosial Terhadap Persepsi Diri Dan Pembentukan Identitas Remaja Di Indonesia” 2, no. 1 (2024): 46–52.","plainTextFormattedCitation":"Egi Regita et al., “Pengaruh Media Sosial Terhadap Persepsi Diri Dan Pembentukan Identitas Remaja Di Indonesia” 2, no. 1 (2024): 46–52.","previouslyFormattedCitation":"Egi Regita et al., “Pengaruh Media Sosial Terhadap Persepsi Diri Dan Pembentukan Identitas Remaja Di Indonesia” 2, no. 1 (2024): 46–52."},"properties":{"noteIndex":1},"schema":"https://github.com/citation-style-language/schema/raw/master/csl-citation.json"}</w:instrText>
      </w:r>
      <w:r w:rsidRPr="000012F5">
        <w:rPr>
          <w:rFonts w:asciiTheme="majorBidi" w:hAnsiTheme="majorBidi" w:cstheme="majorBidi"/>
        </w:rPr>
        <w:fldChar w:fldCharType="separate"/>
      </w:r>
      <w:r w:rsidRPr="000012F5">
        <w:rPr>
          <w:rFonts w:asciiTheme="majorBidi" w:hAnsiTheme="majorBidi" w:cstheme="majorBidi"/>
          <w:noProof/>
        </w:rPr>
        <w:t>Egi Regita et al., "The Influence of Social Media on Adolescent Self-Perception and Identity Formation in Indonesia" 2, no. 1 (2024): 46–52.</w:t>
      </w:r>
      <w:r w:rsidRPr="000012F5">
        <w:rPr>
          <w:rFonts w:asciiTheme="majorBidi" w:hAnsiTheme="majorBidi" w:cstheme="majorBidi"/>
        </w:rPr>
        <w:fldChar w:fldCharType="end"/>
      </w:r>
    </w:p>
  </w:footnote>
  <w:footnote w:id="2">
    <w:p w14:paraId="7F8FE307" w14:textId="24A3CC13" w:rsidR="004C792B" w:rsidRPr="000012F5" w:rsidRDefault="004C792B" w:rsidP="00610E43">
      <w:pPr>
        <w:pStyle w:val="FootnoteText"/>
        <w:jc w:val="both"/>
        <w:rPr>
          <w:rFonts w:asciiTheme="majorBidi" w:hAnsiTheme="majorBidi" w:cstheme="majorBidi"/>
          <w:lang w:val="id-ID"/>
        </w:rPr>
      </w:pPr>
      <w:r w:rsidRPr="000012F5">
        <w:rPr>
          <w:rStyle w:val="FootnoteReference"/>
          <w:rFonts w:asciiTheme="majorBidi" w:hAnsiTheme="majorBidi" w:cstheme="majorBidi"/>
        </w:rPr>
        <w:footnoteRef/>
      </w:r>
      <w:r w:rsidRPr="000012F5">
        <w:rPr>
          <w:rFonts w:asciiTheme="majorBidi" w:hAnsiTheme="majorBidi" w:cstheme="majorBidi"/>
        </w:rPr>
        <w:t xml:space="preserve"> </w:t>
      </w:r>
      <w:r w:rsidRPr="000012F5">
        <w:rPr>
          <w:rFonts w:asciiTheme="majorBidi" w:hAnsiTheme="majorBidi" w:cstheme="majorBidi"/>
        </w:rPr>
        <w:fldChar w:fldCharType="begin" w:fldLock="1"/>
      </w:r>
      <w:r w:rsidR="006010C2" w:rsidRPr="000012F5">
        <w:rPr>
          <w:rFonts w:asciiTheme="majorBidi" w:hAnsiTheme="majorBidi" w:cstheme="majorBidi"/>
        </w:rPr>
        <w:instrText>ADDIN CSL_CITATION {"citationItems":[{"id":"ITEM-1","itemData":{"DOI":"10.22146/buletinpsikologi.22759","author":[{"dropping-particle":"","family":"Nurfitri","given":"Aldila Dyas","non-dropping-particle":"","parse-names":false,"suffix":""}],"id":"ITEM-1","issue":"1","issued":{"date-parts":[["2017"]]},"page":"36-44","title":"Perilaku Pengguna Media Sosial beserta Implikasinya Ditinjau dari Perspektif Psikologi Sosial Terapan","type":"article-journal","volume":"25"},"uris":["http://www.mendeley.com/documents/?uuid=552acaf9-cf8f-4c2b-b9a4-600b8f8c1246"]}],"mendeley":{"formattedCitation":"Aldila Dyas Nurfitri, “Perilaku Pengguna Media Sosial Beserta Implikasinya Ditinjau Dari Perspektif Psikologi Sosial Terapan” 25, no. 1 (2017): 36–44, https://doi.org/10.22146/buletinpsikologi.22759.","plainTextFormattedCitation":"Aldila Dyas Nurfitri, “Perilaku Pengguna Media Sosial Beserta Implikasinya Ditinjau Dari Perspektif Psikologi Sosial Terapan” 25, no. 1 (2017): 36–44, https://doi.org/10.22146/buletinpsikologi.22759.","previouslyFormattedCitation":"Aldila Dyas Nurfitri, “Perilaku Pengguna Media Sosial Beserta Implikasinya Ditinjau Dari Perspektif Psikologi Sosial Terapan” 25, no. 1 (2017): 36–44, https://doi.org/10.22146/buletinpsikologi.22759."},"properties":{"noteIndex":2},"schema":"https://github.com/citation-style-language/schema/raw/master/csl-citation.json"}</w:instrText>
      </w:r>
      <w:r w:rsidRPr="000012F5">
        <w:rPr>
          <w:rFonts w:asciiTheme="majorBidi" w:hAnsiTheme="majorBidi" w:cstheme="majorBidi"/>
        </w:rPr>
        <w:fldChar w:fldCharType="separate"/>
      </w:r>
      <w:r w:rsidRPr="000012F5">
        <w:rPr>
          <w:rFonts w:asciiTheme="majorBidi" w:hAnsiTheme="majorBidi" w:cstheme="majorBidi"/>
          <w:noProof/>
        </w:rPr>
        <w:t>Aldila Dyas Nurfitri, "Social Media User Behavior and Its Implications Reviewed from the Perspective of Applied Social Psychology" 25, no. 1 (2017): 36–44, https://doi.org/10.22146/buletinpsikologi.22759.</w:t>
      </w:r>
      <w:r w:rsidRPr="000012F5">
        <w:rPr>
          <w:rFonts w:asciiTheme="majorBidi" w:hAnsiTheme="majorBidi" w:cstheme="majorBidi"/>
        </w:rPr>
        <w:fldChar w:fldCharType="end"/>
      </w:r>
    </w:p>
  </w:footnote>
  <w:footnote w:id="3">
    <w:p w14:paraId="2F7FCA6C" w14:textId="2BC0163B" w:rsidR="004C792B" w:rsidRPr="000012F5" w:rsidRDefault="004C792B" w:rsidP="00610E43">
      <w:pPr>
        <w:pStyle w:val="FootnoteText"/>
        <w:jc w:val="both"/>
        <w:rPr>
          <w:rFonts w:asciiTheme="majorBidi" w:hAnsiTheme="majorBidi" w:cstheme="majorBidi"/>
          <w:lang w:val="id-ID"/>
        </w:rPr>
      </w:pPr>
      <w:r w:rsidRPr="000012F5">
        <w:rPr>
          <w:rStyle w:val="FootnoteReference"/>
          <w:rFonts w:asciiTheme="majorBidi" w:hAnsiTheme="majorBidi" w:cstheme="majorBidi"/>
        </w:rPr>
        <w:footnoteRef/>
      </w:r>
      <w:r w:rsidRPr="000012F5">
        <w:rPr>
          <w:rFonts w:asciiTheme="majorBidi" w:hAnsiTheme="majorBidi" w:cstheme="majorBidi"/>
        </w:rPr>
        <w:t xml:space="preserve"> </w:t>
      </w:r>
      <w:r w:rsidRPr="000012F5">
        <w:rPr>
          <w:rFonts w:asciiTheme="majorBidi" w:hAnsiTheme="majorBidi" w:cstheme="majorBidi"/>
        </w:rPr>
        <w:fldChar w:fldCharType="begin" w:fldLock="1"/>
      </w:r>
      <w:r w:rsidR="006010C2" w:rsidRPr="000012F5">
        <w:rPr>
          <w:rFonts w:asciiTheme="majorBidi" w:hAnsiTheme="majorBidi" w:cstheme="majorBidi"/>
        </w:rPr>
        <w:instrText>ADDIN CSL_CITATION {"citationItems":[{"id":"ITEM-1","itemData":{"author":[{"dropping-particle":"","family":"Ratna Ekawati,Pratiwi Wahyu Widiarti,Eko Prasetyo Nugroho Saputro","given":"Anugerah Tesa Aulia","non-dropping-particle":"","parse-names":false,"suffix":""}],"id":"ITEM-1","issue":"1","issued":{"date-parts":[["2026"]]},"title":"Komunikasi Identitas Dalam Media Sosial Lintas Generasi Di Yogyakarta","type":"article-journal","volume":"9"},"uris":["http://www.mendeley.com/documents/?uuid=f93a1d65-f4cc-4c9e-bb5b-9e051f5c842e"]}],"mendeley":{"formattedCitation":"Anugerah Tesa Aulia Ratna Ekawati,Pratiwi Wahyu Widiarti,Eko Prasetyo Nugroho Saputro, “Komunikasi Identitas Dalam Media Sosial Lintas Generasi Di Yogyakarta” 9, no. 1 (2026).","plainTextFormattedCitation":"Anugerah Tesa Aulia Ratna Ekawati,Pratiwi Wahyu Widiarti,Eko Prasetyo Nugroho Saputro, “Komunikasi Identitas Dalam Media Sosial Lintas Generasi Di Yogyakarta” 9, no. 1 (2026).","previouslyFormattedCitation":"Anugerah Tesa Aulia Ratna Ekawati,Pratiwi Wahyu Widiarti,Eko Prasetyo Nugroho Saputro, “Komunikasi Identitas Dalam Media Sosial Lintas Generasi Di Yogyakarta” 9, no. 1 (2026)."},"properties":{"noteIndex":3},"schema":"https://github.com/citation-style-language/schema/raw/master/csl-citation.json"}</w:instrText>
      </w:r>
      <w:r w:rsidRPr="000012F5">
        <w:rPr>
          <w:rFonts w:asciiTheme="majorBidi" w:hAnsiTheme="majorBidi" w:cstheme="majorBidi"/>
        </w:rPr>
        <w:fldChar w:fldCharType="separate"/>
      </w:r>
      <w:r w:rsidRPr="000012F5">
        <w:rPr>
          <w:rFonts w:asciiTheme="majorBidi" w:hAnsiTheme="majorBidi" w:cstheme="majorBidi"/>
          <w:noProof/>
        </w:rPr>
        <w:t>Tesa Aulia Ratna Ekawati Award, Pratiwi Wahyu Widiarti, Eko Prasetyo Nugroho Saputro, "Identity Communication in Cross-Generational Social Media in Yogyakarta" 9, no. 1 (2026).</w:t>
      </w:r>
      <w:r w:rsidRPr="000012F5">
        <w:rPr>
          <w:rFonts w:asciiTheme="majorBidi" w:hAnsiTheme="majorBidi" w:cstheme="majorBidi"/>
        </w:rPr>
        <w:fldChar w:fldCharType="end"/>
      </w:r>
    </w:p>
  </w:footnote>
  <w:footnote w:id="4">
    <w:p w14:paraId="1332A792" w14:textId="665DCC36" w:rsidR="00D6000E" w:rsidRPr="000012F5" w:rsidRDefault="00D6000E" w:rsidP="00610E43">
      <w:pPr>
        <w:pStyle w:val="FootnoteText"/>
        <w:jc w:val="both"/>
        <w:rPr>
          <w:rFonts w:asciiTheme="majorBidi" w:hAnsiTheme="majorBidi" w:cstheme="majorBidi"/>
          <w:lang w:val="id-ID"/>
        </w:rPr>
      </w:pPr>
      <w:r w:rsidRPr="000012F5">
        <w:rPr>
          <w:rStyle w:val="FootnoteReference"/>
          <w:rFonts w:asciiTheme="majorBidi" w:hAnsiTheme="majorBidi" w:cstheme="majorBidi"/>
        </w:rPr>
        <w:footnoteRef/>
      </w:r>
      <w:r w:rsidRPr="000012F5">
        <w:rPr>
          <w:rFonts w:asciiTheme="majorBidi" w:hAnsiTheme="majorBidi" w:cstheme="majorBidi"/>
        </w:rPr>
        <w:t xml:space="preserve"> </w:t>
      </w:r>
      <w:r w:rsidRPr="000012F5">
        <w:rPr>
          <w:rFonts w:asciiTheme="majorBidi" w:hAnsiTheme="majorBidi" w:cstheme="majorBidi"/>
        </w:rPr>
        <w:fldChar w:fldCharType="begin" w:fldLock="1"/>
      </w:r>
      <w:r w:rsidR="006010C2" w:rsidRPr="000012F5">
        <w:rPr>
          <w:rFonts w:asciiTheme="majorBidi" w:hAnsiTheme="majorBidi" w:cstheme="majorBidi"/>
        </w:rPr>
        <w:instrText>ADDIN CSL_CITATION {"citationItems":[{"id":"ITEM-1","itemData":{"author":[{"dropping-particle":"","family":"Noho","given":"Nabir I B","non-dropping-particle":"","parse-names":false,"suffix":""},{"dropping-particle":"","family":"Farid","given":"","non-dropping-particle":"","parse-names":false,"suffix":""}],"id":"ITEM-1","issued":{"date-parts":[["2025"]]},"page":"435-442","title":"Dampak Media Sosial terhadap Pembentukan Identitas Diri di Kalangan Remaja","type":"article-journal"},"uris":["http://www.mendeley.com/documents/?uuid=2dab0b56-6fa0-4079-adc6-fa7a3c719e28"]}],"mendeley":{"formattedCitation":"Nabir I B Noho and Farid, “Dampak Media Sosial Terhadap Pembentukan Identitas Diri Di Kalangan Remaja,” 2025, 435–42.","plainTextFormattedCitation":"Nabir I B Noho and Farid, “Dampak Media Sosial Terhadap Pembentukan Identitas Diri Di Kalangan Remaja,” 2025, 435–42.","previouslyFormattedCitation":"Nabir I B Noho and Farid, “Dampak Media Sosial Terhadap Pembentukan Identitas Diri Di Kalangan Remaja,” 2025, 435–42."},"properties":{"noteIndex":4},"schema":"https://github.com/citation-style-language/schema/raw/master/csl-citation.json"}</w:instrText>
      </w:r>
      <w:r w:rsidRPr="000012F5">
        <w:rPr>
          <w:rFonts w:asciiTheme="majorBidi" w:hAnsiTheme="majorBidi" w:cstheme="majorBidi"/>
        </w:rPr>
        <w:fldChar w:fldCharType="separate"/>
      </w:r>
      <w:r w:rsidRPr="000012F5">
        <w:rPr>
          <w:rFonts w:asciiTheme="majorBidi" w:hAnsiTheme="majorBidi" w:cstheme="majorBidi"/>
          <w:noProof/>
        </w:rPr>
        <w:t>Nabir I B Noho and Farid, "The Impact of Social Media on Self-Identity Formation Among Adolescents," 2025, 435–42.</w:t>
      </w:r>
      <w:r w:rsidRPr="000012F5">
        <w:rPr>
          <w:rFonts w:asciiTheme="majorBidi" w:hAnsiTheme="majorBidi" w:cstheme="majorBidi"/>
        </w:rPr>
        <w:fldChar w:fldCharType="end"/>
      </w:r>
    </w:p>
  </w:footnote>
  <w:footnote w:id="5">
    <w:p w14:paraId="3142A2BA" w14:textId="47FFBBA3" w:rsidR="000F4BA1" w:rsidRPr="00610E43" w:rsidRDefault="000F4BA1" w:rsidP="00610E43">
      <w:pPr>
        <w:pStyle w:val="FootnoteText"/>
        <w:jc w:val="both"/>
        <w:rPr>
          <w:rFonts w:asciiTheme="majorBidi" w:hAnsiTheme="majorBidi" w:cstheme="majorBidi"/>
          <w:lang w:val="id-ID"/>
        </w:rPr>
      </w:pPr>
      <w:r w:rsidRPr="000012F5">
        <w:rPr>
          <w:rStyle w:val="FootnoteReference"/>
          <w:rFonts w:asciiTheme="majorBidi" w:hAnsiTheme="majorBidi" w:cstheme="majorBidi"/>
        </w:rPr>
        <w:footnoteRef/>
      </w:r>
      <w:r w:rsidRPr="000012F5">
        <w:rPr>
          <w:rFonts w:asciiTheme="majorBidi" w:hAnsiTheme="majorBidi" w:cstheme="majorBidi"/>
        </w:rPr>
        <w:t xml:space="preserve"> </w:t>
      </w:r>
      <w:r w:rsidRPr="000012F5">
        <w:rPr>
          <w:rFonts w:asciiTheme="majorBidi" w:hAnsiTheme="majorBidi" w:cstheme="majorBidi"/>
        </w:rPr>
        <w:fldChar w:fldCharType="begin" w:fldLock="1"/>
      </w:r>
      <w:r w:rsidR="006010C2" w:rsidRPr="000012F5">
        <w:rPr>
          <w:rFonts w:asciiTheme="majorBidi" w:hAnsiTheme="majorBidi" w:cstheme="majorBidi"/>
        </w:rPr>
        <w:instrText>ADDIN CSL_CITATION {"citationItems":[{"id":"ITEM-1","itemData":{"author":[{"dropping-particle":"","family":"Tommi Simanjuntak,Yohana Situmorang,Tessa Harianja,Dini Wati Lumban Gaol","given":"Rolinda Hutahaean","non-dropping-particle":"","parse-names":false,"suffix":""}],"id":"ITEM-1","issue":"1","issued":{"date-parts":[["2025"]]},"page":"354-363","title":"Pengaruh Media Sosial Terhadap Identitas Remaja","type":"article-journal","volume":"4"},"uris":["http://www.mendeley.com/documents/?uuid=a35d4f0c-c28f-4409-bd75-c2904361c204"]}],"mendeley":{"formattedCitation":"Rolinda Hutahaean Tommi Simanjuntak,Yohana Situmorang,Tessa Harianja,Dini Wati Lumban Gaol, “Pengaruh Media Sosial Terhadap Identitas Remaja” 4, no. 1 (2025): 354–63.","plainTextFormattedCitation":"Rolinda Hutahaean Tommi Simanjuntak,Yohana Situmorang,Tessa Harianja,Dini Wati Lumban Gaol, “Pengaruh Media Sosial Terhadap Identitas Remaja” 4, no. 1 (2025): 354–63.","previouslyFormattedCitation":"Rolinda Hutahaean Tommi Simanjuntak,Yohana Situmorang,Tessa Harianja,Dini Wati Lumban Gaol, “Pengaruh Media Sosial Terhadap Identitas Remaja” 4, no. 1 (2025): 354–63."},"properties":{"noteIndex":5},"schema":"https://github.com/citation-style-language/schema/raw/master/csl-citation.json"}</w:instrText>
      </w:r>
      <w:r w:rsidRPr="000012F5">
        <w:rPr>
          <w:rFonts w:asciiTheme="majorBidi" w:hAnsiTheme="majorBidi" w:cstheme="majorBidi"/>
        </w:rPr>
        <w:fldChar w:fldCharType="separate"/>
      </w:r>
      <w:r w:rsidRPr="000012F5">
        <w:rPr>
          <w:rFonts w:asciiTheme="majorBidi" w:hAnsiTheme="majorBidi" w:cstheme="majorBidi"/>
          <w:noProof/>
        </w:rPr>
        <w:t>Rolinda Hutahaean Tommi Simanjuntak, Yohana Situmorang, Tessa Harianja, Dini Wati Lumban Gaol, "The Influence of Social Media on Adolescent Identity" 4, no. 1 (2025): 354–63.</w:t>
      </w:r>
      <w:r w:rsidRPr="000012F5">
        <w:rPr>
          <w:rFonts w:asciiTheme="majorBidi" w:hAnsiTheme="majorBidi" w:cstheme="majorBidi"/>
        </w:rPr>
        <w:fldChar w:fldCharType="end"/>
      </w:r>
    </w:p>
  </w:footnote>
  <w:footnote w:id="6">
    <w:p w14:paraId="2B2AA207" w14:textId="7347CFF1" w:rsidR="00E5703A" w:rsidRPr="000012F5" w:rsidRDefault="00E5703A">
      <w:pPr>
        <w:pStyle w:val="FootnoteText"/>
        <w:rPr>
          <w:rFonts w:asciiTheme="majorBidi" w:hAnsiTheme="majorBidi" w:cstheme="majorBidi"/>
          <w:lang w:val="id-ID"/>
        </w:rPr>
      </w:pPr>
      <w:r w:rsidRPr="000012F5">
        <w:rPr>
          <w:rStyle w:val="FootnoteReference"/>
          <w:rFonts w:asciiTheme="majorBidi" w:hAnsiTheme="majorBidi" w:cstheme="majorBidi"/>
        </w:rPr>
        <w:footnoteRef/>
      </w:r>
      <w:r w:rsidRPr="000012F5">
        <w:rPr>
          <w:rFonts w:asciiTheme="majorBidi" w:hAnsiTheme="majorBidi" w:cstheme="majorBidi"/>
        </w:rPr>
        <w:t xml:space="preserve"> </w:t>
      </w:r>
      <w:r w:rsidRPr="000012F5">
        <w:rPr>
          <w:rFonts w:asciiTheme="majorBidi" w:hAnsiTheme="majorBidi" w:cstheme="majorBidi"/>
        </w:rPr>
        <w:fldChar w:fldCharType="begin" w:fldLock="1"/>
      </w:r>
      <w:r w:rsidR="006010C2" w:rsidRPr="000012F5">
        <w:rPr>
          <w:rFonts w:asciiTheme="majorBidi" w:hAnsiTheme="majorBidi" w:cstheme="majorBidi"/>
        </w:rPr>
        <w:instrText>ADDIN CSL_CITATION {"citationItems":[{"id":"ITEM-1","itemData":{"author":[{"dropping-particle":"","family":"Sahraz","given":"Abdul","non-dropping-particle":"","parse-names":false,"suffix":""},{"dropping-particle":"","family":"Lily","given":"Alfu","non-dropping-particle":"","parse-names":false,"suffix":""},{"dropping-particle":"","family":"Syah","given":"Andrian","non-dropping-particle":"","parse-names":false,"suffix":""}],"id":"ITEM-1","issue":"1","issued":{"date-parts":[["2025"]]},"page":"6-10","title":"Media Sosial Membentuk dan Memengaruhi Identitas Sosial","type":"article-journal","volume":"1"},"uris":["http://www.mendeley.com/documents/?uuid=537337f7-0e97-4c5a-b5bc-a44bcb2d4344"]}],"mendeley":{"formattedCitation":"Abdul Sahraz, Alfu Lily, and Andrian Syah, “Media Sosial Membentuk Dan Memengaruhi Identitas Sosial” 1, no. 1 (2025): 6–10.","plainTextFormattedCitation":"Abdul Sahraz, Alfu Lily, and Andrian Syah, “Media Sosial Membentuk Dan Memengaruhi Identitas Sosial” 1, no. 1 (2025): 6–10.","previouslyFormattedCitation":"Abdul Sahraz, Alfu Lily, and Andrian Syah, “Media Sosial Membentuk Dan Memengaruhi Identitas Sosial” 1, no. 1 (2025): 6–10."},"properties":{"noteIndex":6},"schema":"https://github.com/citation-style-language/schema/raw/master/csl-citation.json"}</w:instrText>
      </w:r>
      <w:r w:rsidRPr="000012F5">
        <w:rPr>
          <w:rFonts w:asciiTheme="majorBidi" w:hAnsiTheme="majorBidi" w:cstheme="majorBidi"/>
        </w:rPr>
        <w:fldChar w:fldCharType="separate"/>
      </w:r>
      <w:r w:rsidRPr="000012F5">
        <w:rPr>
          <w:rFonts w:asciiTheme="majorBidi" w:hAnsiTheme="majorBidi" w:cstheme="majorBidi"/>
          <w:noProof/>
        </w:rPr>
        <w:t>Abdul Sahraz, Alfu Lily, and Andrian Syah, "Social Media Shapes and Influences Social Identity" 1, no. 1 (2025): 6–10.</w:t>
      </w:r>
      <w:r w:rsidRPr="000012F5">
        <w:rPr>
          <w:rFonts w:asciiTheme="majorBidi" w:hAnsiTheme="majorBidi" w:cstheme="majorBidi"/>
        </w:rPr>
        <w:fldChar w:fldCharType="end"/>
      </w:r>
    </w:p>
  </w:footnote>
  <w:footnote w:id="7">
    <w:p w14:paraId="63CFE4A0" w14:textId="28F48277" w:rsidR="00E5703A" w:rsidRPr="000012F5" w:rsidRDefault="00E5703A" w:rsidP="00E5703A">
      <w:pPr>
        <w:pStyle w:val="FootnoteText"/>
        <w:jc w:val="both"/>
        <w:rPr>
          <w:rFonts w:asciiTheme="majorBidi" w:hAnsiTheme="majorBidi" w:cstheme="majorBidi"/>
          <w:lang w:val="id-ID"/>
        </w:rPr>
      </w:pPr>
      <w:r w:rsidRPr="000012F5">
        <w:rPr>
          <w:rStyle w:val="FootnoteReference"/>
          <w:rFonts w:asciiTheme="majorBidi" w:hAnsiTheme="majorBidi" w:cstheme="majorBidi"/>
        </w:rPr>
        <w:footnoteRef/>
      </w:r>
      <w:r w:rsidRPr="000012F5">
        <w:rPr>
          <w:rFonts w:asciiTheme="majorBidi" w:hAnsiTheme="majorBidi" w:cstheme="majorBidi"/>
        </w:rPr>
        <w:t xml:space="preserve"> </w:t>
      </w:r>
      <w:r w:rsidRPr="000012F5">
        <w:rPr>
          <w:rFonts w:asciiTheme="majorBidi" w:hAnsiTheme="majorBidi" w:cstheme="majorBidi"/>
        </w:rPr>
        <w:fldChar w:fldCharType="begin" w:fldLock="1"/>
      </w:r>
      <w:r w:rsidR="006010C2" w:rsidRPr="000012F5">
        <w:rPr>
          <w:rFonts w:asciiTheme="majorBidi" w:hAnsiTheme="majorBidi" w:cstheme="majorBidi"/>
        </w:rPr>
        <w:instrText>ADDIN CSL_CITATION {"citationItems":[{"id":"ITEM-1","itemData":{"DOI":"10.22146/buletinpsikologi.22759","author":[{"dropping-particle":"","family":"Nurfitri","given":"Aldila Dyas","non-dropping-particle":"","parse-names":false,"suffix":""}],"id":"ITEM-1","issue":"1","issued":{"date-parts":[["2017"]]},"page":"36-44","title":"Perilaku Pengguna Media Sosial beserta Implikasinya Ditinjau dari Perspektif Psikologi Sosial Terapan","type":"article-journal","volume":"25"},"uris":["http://www.mendeley.com/documents/?uuid=552acaf9-cf8f-4c2b-b9a4-600b8f8c1246"]}],"mendeley":{"formattedCitation":"Nurfitri, “Perilaku Pengguna Media Sosial Beserta Implikasinya Ditinjau Dari Perspektif Psikologi Sosial Terapan.”","plainTextFormattedCitation":"Nurfitri, “Perilaku Pengguna Media Sosial Beserta Implikasinya Ditinjau Dari Perspektif Psikologi Sosial Terapan.”","previouslyFormattedCitation":"Nurfitri, “Perilaku Pengguna Media Sosial Beserta Implikasinya Ditinjau Dari Perspektif Psikologi Sosial Terapan.”"},"properties":{"noteIndex":7},"schema":"https://github.com/citation-style-language/schema/raw/master/csl-citation.json"}</w:instrText>
      </w:r>
      <w:r w:rsidRPr="000012F5">
        <w:rPr>
          <w:rFonts w:asciiTheme="majorBidi" w:hAnsiTheme="majorBidi" w:cstheme="majorBidi"/>
        </w:rPr>
        <w:fldChar w:fldCharType="separate"/>
      </w:r>
      <w:r w:rsidRPr="000012F5">
        <w:rPr>
          <w:rFonts w:asciiTheme="majorBidi" w:hAnsiTheme="majorBidi" w:cstheme="majorBidi"/>
          <w:noProof/>
        </w:rPr>
        <w:t>Nurfitri, "Social Media User Behavior and Its Implications Reviewed from the Perspective of Applied Social Psychology."</w:t>
      </w:r>
      <w:r w:rsidRPr="000012F5">
        <w:rPr>
          <w:rFonts w:asciiTheme="majorBidi" w:hAnsiTheme="majorBidi" w:cstheme="majorBidi"/>
        </w:rPr>
        <w:fldChar w:fldCharType="end"/>
      </w:r>
    </w:p>
  </w:footnote>
  <w:footnote w:id="8">
    <w:p w14:paraId="0491DCCD" w14:textId="5ACAE1D0" w:rsidR="008F5FEC" w:rsidRPr="000012F5" w:rsidRDefault="008F5FEC">
      <w:pPr>
        <w:pStyle w:val="FootnoteText"/>
        <w:rPr>
          <w:rFonts w:asciiTheme="majorBidi" w:hAnsiTheme="majorBidi" w:cstheme="majorBidi"/>
          <w:lang w:val="id-ID"/>
        </w:rPr>
      </w:pPr>
      <w:r w:rsidRPr="000012F5">
        <w:rPr>
          <w:rStyle w:val="FootnoteReference"/>
          <w:rFonts w:asciiTheme="majorBidi" w:hAnsiTheme="majorBidi" w:cstheme="majorBidi"/>
        </w:rPr>
        <w:footnoteRef/>
      </w:r>
      <w:r w:rsidRPr="000012F5">
        <w:rPr>
          <w:rFonts w:asciiTheme="majorBidi" w:hAnsiTheme="majorBidi" w:cstheme="majorBidi"/>
        </w:rPr>
        <w:t xml:space="preserve"> </w:t>
      </w:r>
      <w:r w:rsidRPr="000012F5">
        <w:rPr>
          <w:rFonts w:asciiTheme="majorBidi" w:hAnsiTheme="majorBidi" w:cstheme="majorBidi"/>
        </w:rPr>
        <w:fldChar w:fldCharType="begin" w:fldLock="1"/>
      </w:r>
      <w:r w:rsidR="006010C2" w:rsidRPr="000012F5">
        <w:rPr>
          <w:rFonts w:asciiTheme="majorBidi" w:hAnsiTheme="majorBidi" w:cstheme="majorBidi"/>
        </w:rPr>
        <w:instrText>ADDIN CSL_CITATION {"citationItems":[{"id":"ITEM-1","itemData":{"author":[{"dropping-particle":"","family":"Sahraz","given":"Abdul","non-dropping-particle":"","parse-names":false,"suffix":""},{"dropping-particle":"","family":"Lily","given":"Alfu","non-dropping-particle":"","parse-names":false,"suffix":""},{"dropping-particle":"","family":"Syah","given":"Andrian","non-dropping-particle":"","parse-names":false,"suffix":""}],"id":"ITEM-1","issue":"1","issued":{"date-parts":[["2025"]]},"page":"6-10","title":"Media Sosial Membentuk dan Memengaruhi Identitas Sosial","type":"article-journal","volume":"1"},"uris":["http://www.mendeley.com/documents/?uuid=537337f7-0e97-4c5a-b5bc-a44bcb2d4344"]}],"mendeley":{"formattedCitation":"Sahraz, Lily, and Syah, “Media Sosial Membentuk Dan Memengaruhi Identitas Sosial.”","plainTextFormattedCitation":"Sahraz, Lily, and Syah, “Media Sosial Membentuk Dan Memengaruhi Identitas Sosial.”","previouslyFormattedCitation":"Sahraz, Lily, and Syah, “Media Sosial Membentuk Dan Memengaruhi Identitas Sosial.”"},"properties":{"noteIndex":8},"schema":"https://github.com/citation-style-language/schema/raw/master/csl-citation.json"}</w:instrText>
      </w:r>
      <w:r w:rsidRPr="000012F5">
        <w:rPr>
          <w:rFonts w:asciiTheme="majorBidi" w:hAnsiTheme="majorBidi" w:cstheme="majorBidi"/>
        </w:rPr>
        <w:fldChar w:fldCharType="separate"/>
      </w:r>
      <w:r w:rsidRPr="000012F5">
        <w:rPr>
          <w:rFonts w:asciiTheme="majorBidi" w:hAnsiTheme="majorBidi" w:cstheme="majorBidi"/>
          <w:noProof/>
        </w:rPr>
        <w:t>Sahraz, Lily, and Shah, "Social Media Shapes and Influences Social Identity."</w:t>
      </w:r>
      <w:r w:rsidRPr="000012F5">
        <w:rPr>
          <w:rFonts w:asciiTheme="majorBidi" w:hAnsiTheme="majorBidi" w:cstheme="majorBidi"/>
        </w:rPr>
        <w:fldChar w:fldCharType="end"/>
      </w:r>
    </w:p>
  </w:footnote>
  <w:footnote w:id="9">
    <w:p w14:paraId="269901F6" w14:textId="2B00D4A3" w:rsidR="00106717" w:rsidRPr="000012F5" w:rsidRDefault="00106717">
      <w:pPr>
        <w:pStyle w:val="FootnoteText"/>
        <w:rPr>
          <w:rFonts w:asciiTheme="majorBidi" w:hAnsiTheme="majorBidi" w:cstheme="majorBidi"/>
          <w:lang w:val="id-ID"/>
        </w:rPr>
      </w:pPr>
      <w:r w:rsidRPr="000012F5">
        <w:rPr>
          <w:rStyle w:val="FootnoteReference"/>
          <w:rFonts w:asciiTheme="majorBidi" w:hAnsiTheme="majorBidi" w:cstheme="majorBidi"/>
        </w:rPr>
        <w:footnoteRef/>
      </w:r>
      <w:r w:rsidRPr="000012F5">
        <w:rPr>
          <w:rFonts w:asciiTheme="majorBidi" w:hAnsiTheme="majorBidi" w:cstheme="majorBidi"/>
        </w:rPr>
        <w:t xml:space="preserve"> </w:t>
      </w:r>
      <w:r w:rsidRPr="000012F5">
        <w:rPr>
          <w:rFonts w:asciiTheme="majorBidi" w:hAnsiTheme="majorBidi" w:cstheme="majorBidi"/>
        </w:rPr>
        <w:fldChar w:fldCharType="begin" w:fldLock="1"/>
      </w:r>
      <w:r w:rsidR="006010C2" w:rsidRPr="000012F5">
        <w:rPr>
          <w:rFonts w:asciiTheme="majorBidi" w:hAnsiTheme="majorBidi" w:cstheme="majorBidi"/>
        </w:rPr>
        <w:instrText>ADDIN CSL_CITATION {"citationItems":[{"id":"ITEM-1","itemData":{"author":[{"dropping-particle":"","family":"Regita","given":"Egi","non-dropping-particle":"","parse-names":false,"suffix":""},{"dropping-particle":"","family":"Studi","given":"Program","non-dropping-particle":"","parse-names":false,"suffix":""},{"dropping-particle":"","family":"Sosiologi","given":"Pendidikan","non-dropping-particle":"","parse-names":false,"suffix":""},{"dropping-particle":"","family":"Luthfiyyah","given":"Nabilah","non-dropping-particle":"","parse-names":false,"suffix":""},{"dropping-particle":"","family":"Studi","given":"Program","non-dropping-particle":"","parse-names":false,"suffix":""},{"dropping-particle":"","family":"Sosiologi","given":"Pendidikan","non-dropping-particle":"","parse-names":false,"suffix":""},{"dropping-particle":"","family":"Marsuki","given":"Nur Riswandy","non-dropping-particle":"","parse-names":false,"suffix":""},{"dropping-particle":"","family":"Sosiologi","given":"Dosen Pendidikan","non-dropping-particle":"","parse-names":false,"suffix":""}],"id":"ITEM-1","issue":"1","issued":{"date-parts":[["2024"]]},"page":"46-52","title":"Pengaruh Media Sosial Terhadap Persepsi Diri dan Pembentukan Identitas Remaja di Indonesia","type":"article-journal","volume":"2"},"uris":["http://www.mendeley.com/documents/?uuid=09bc5907-96f5-477d-897a-e09b6f072f5d"]}],"mendeley":{"formattedCitation":"Regita et al., “Pengaruh Media Sosial Terhadap Persepsi Diri Dan Pembentukan Identitas Remaja Di Indonesia.”","plainTextFormattedCitation":"Regita et al., “Pengaruh Media Sosial Terhadap Persepsi Diri Dan Pembentukan Identitas Remaja Di Indonesia.”","previouslyFormattedCitation":"Regita et al., “Pengaruh Media Sosial Terhadap Persepsi Diri Dan Pembentukan Identitas Remaja Di Indonesia.”"},"properties":{"noteIndex":9},"schema":"https://github.com/citation-style-language/schema/raw/master/csl-citation.json"}</w:instrText>
      </w:r>
      <w:r w:rsidRPr="000012F5">
        <w:rPr>
          <w:rFonts w:asciiTheme="majorBidi" w:hAnsiTheme="majorBidi" w:cstheme="majorBidi"/>
        </w:rPr>
        <w:fldChar w:fldCharType="separate"/>
      </w:r>
      <w:r w:rsidRPr="000012F5">
        <w:rPr>
          <w:rFonts w:asciiTheme="majorBidi" w:hAnsiTheme="majorBidi" w:cstheme="majorBidi"/>
          <w:noProof/>
        </w:rPr>
        <w:t>Regita et al., "The Influence of Social Media on Adolescent Self-Perception and Identity Formation in Indonesia."</w:t>
      </w:r>
      <w:r w:rsidRPr="000012F5">
        <w:rPr>
          <w:rFonts w:asciiTheme="majorBidi" w:hAnsiTheme="majorBidi" w:cstheme="majorBidi"/>
        </w:rPr>
        <w:fldChar w:fldCharType="end"/>
      </w:r>
    </w:p>
  </w:footnote>
  <w:footnote w:id="10">
    <w:p w14:paraId="1DF08239" w14:textId="061C7CED" w:rsidR="00106717" w:rsidRPr="00106717" w:rsidRDefault="00106717">
      <w:pPr>
        <w:pStyle w:val="FootnoteText"/>
        <w:rPr>
          <w:lang w:val="id-ID"/>
        </w:rPr>
      </w:pPr>
      <w:r w:rsidRPr="000012F5">
        <w:rPr>
          <w:rStyle w:val="FootnoteReference"/>
          <w:rFonts w:asciiTheme="majorBidi" w:hAnsiTheme="majorBidi" w:cstheme="majorBidi"/>
        </w:rPr>
        <w:footnoteRef/>
      </w:r>
      <w:r w:rsidRPr="000012F5">
        <w:rPr>
          <w:rFonts w:asciiTheme="majorBidi" w:hAnsiTheme="majorBidi" w:cstheme="majorBidi"/>
        </w:rPr>
        <w:t xml:space="preserve"> </w:t>
      </w:r>
      <w:r w:rsidRPr="000012F5">
        <w:rPr>
          <w:rFonts w:asciiTheme="majorBidi" w:hAnsiTheme="majorBidi" w:cstheme="majorBidi"/>
        </w:rPr>
        <w:fldChar w:fldCharType="begin" w:fldLock="1"/>
      </w:r>
      <w:r w:rsidR="006010C2" w:rsidRPr="000012F5">
        <w:rPr>
          <w:rFonts w:asciiTheme="majorBidi" w:hAnsiTheme="majorBidi" w:cstheme="majorBidi"/>
        </w:rPr>
        <w:instrText>ADDIN CSL_CITATION {"citationItems":[{"id":"ITEM-1","itemData":{"author":[{"dropping-particle":"","family":"Sahraz","given":"Abdul","non-dropping-particle":"","parse-names":false,"suffix":""},{"dropping-particle":"","family":"Lily","given":"Alfu","non-dropping-particle":"","parse-names":false,"suffix":""},{"dropping-particle":"","family":"Syah","given":"Andrian","non-dropping-particle":"","parse-names":false,"suffix":""}],"id":"ITEM-1","issue":"1","issued":{"date-parts":[["2025"]]},"page":"6-10","title":"Media Sosial Membentuk dan Memengaruhi Identitas Sosial","type":"article-journal","volume":"1"},"uris":["http://www.mendeley.com/documents/?uuid=537337f7-0e97-4c5a-b5bc-a44bcb2d4344"]}],"mendeley":{"formattedCitation":"Sahraz, Lily, and Syah, “Media Sosial Membentuk Dan Memengaruhi Identitas Sosial.”","plainTextFormattedCitation":"Sahraz, Lily, and Syah, “Media Sosial Membentuk Dan Memengaruhi Identitas Sosial.”","previouslyFormattedCitation":"Sahraz, Lily, and Syah, “Media Sosial Membentuk Dan Memengaruhi Identitas Sosial.”"},"properties":{"noteIndex":10},"schema":"https://github.com/citation-style-language/schema/raw/master/csl-citation.json"}</w:instrText>
      </w:r>
      <w:r w:rsidRPr="000012F5">
        <w:rPr>
          <w:rFonts w:asciiTheme="majorBidi" w:hAnsiTheme="majorBidi" w:cstheme="majorBidi"/>
        </w:rPr>
        <w:fldChar w:fldCharType="separate"/>
      </w:r>
      <w:r w:rsidRPr="000012F5">
        <w:rPr>
          <w:rFonts w:asciiTheme="majorBidi" w:hAnsiTheme="majorBidi" w:cstheme="majorBidi"/>
          <w:noProof/>
        </w:rPr>
        <w:t>Sahraz, Lily, and Shah, "Social Media Shapes and Influences Social Identity."</w:t>
      </w:r>
      <w:r w:rsidRPr="000012F5">
        <w:rPr>
          <w:rFonts w:asciiTheme="majorBidi" w:hAnsiTheme="majorBidi" w:cstheme="majorBidi"/>
        </w:rPr>
        <w:fldChar w:fldCharType="end"/>
      </w:r>
    </w:p>
  </w:footnote>
  <w:footnote w:id="11">
    <w:p w14:paraId="65C928EF" w14:textId="535D570D" w:rsidR="002139A2" w:rsidRPr="000012F5" w:rsidRDefault="002139A2" w:rsidP="000012F5">
      <w:pPr>
        <w:pStyle w:val="FootnoteText"/>
        <w:jc w:val="both"/>
        <w:rPr>
          <w:rFonts w:asciiTheme="majorBidi" w:hAnsiTheme="majorBidi" w:cstheme="majorBidi"/>
          <w:lang w:val="id-ID"/>
        </w:rPr>
      </w:pPr>
      <w:r w:rsidRPr="000012F5">
        <w:rPr>
          <w:rStyle w:val="FootnoteReference"/>
          <w:rFonts w:asciiTheme="majorBidi" w:hAnsiTheme="majorBidi" w:cstheme="majorBidi"/>
        </w:rPr>
        <w:footnoteRef/>
      </w:r>
      <w:r w:rsidRPr="000012F5">
        <w:rPr>
          <w:rFonts w:asciiTheme="majorBidi" w:hAnsiTheme="majorBidi" w:cstheme="majorBidi"/>
        </w:rPr>
        <w:t xml:space="preserve"> </w:t>
      </w:r>
      <w:r w:rsidRPr="000012F5">
        <w:rPr>
          <w:rFonts w:asciiTheme="majorBidi" w:hAnsiTheme="majorBidi" w:cstheme="majorBidi"/>
        </w:rPr>
        <w:fldChar w:fldCharType="begin" w:fldLock="1"/>
      </w:r>
      <w:r w:rsidR="006010C2" w:rsidRPr="000012F5">
        <w:rPr>
          <w:rFonts w:asciiTheme="majorBidi" w:hAnsiTheme="majorBidi" w:cstheme="majorBidi"/>
        </w:rPr>
        <w:instrText>ADDIN CSL_CITATION {"citationItems":[{"id":"ITEM-1","itemData":{"author":[{"dropping-particle":"","family":"Widyanti","given":"Yuniarta Permatahati","non-dropping-particle":"","parse-names":false,"suffix":""},{"dropping-particle":"","family":"Natasya","given":"Nasywa","non-dropping-particle":"","parse-names":false,"suffix":""},{"dropping-particle":"","family":"Zahra","given":"Az","non-dropping-particle":"","parse-names":false,"suffix":""},{"dropping-particle":"","family":"Vitriana","given":"Nita","non-dropping-particle":"","parse-names":false,"suffix":""}],"id":"ITEM-1","issued":{"date-parts":[["2025"]]},"page":"302-315","title":"Pengaruh Media Sosial terhadap Pola Komunikasi Remaja","type":"article-journal"},"uris":["http://www.mendeley.com/documents/?uuid=bfbd2371-c04c-4f4d-bb69-3eafabf0280b"]}],"mendeley":{"formattedCitation":"Yuniarta Permatahati Widyanti et al., “Pengaruh Media Sosial Terhadap Pola Komunikasi Remaja,” 2025, 302–15.","plainTextFormattedCitation":"Yuniarta Permatahati Widyanti et al., “Pengaruh Media Sosial Terhadap Pola Komunikasi Remaja,” 2025, 302–15.","previouslyFormattedCitation":"Yuniarta Permatahati Widyanti et al., “Pengaruh Media Sosial Terhadap Pola Komunikasi Remaja,” 2025, 302–15."},"properties":{"noteIndex":11},"schema":"https://github.com/citation-style-language/schema/raw/master/csl-citation.json"}</w:instrText>
      </w:r>
      <w:r w:rsidRPr="000012F5">
        <w:rPr>
          <w:rFonts w:asciiTheme="majorBidi" w:hAnsiTheme="majorBidi" w:cstheme="majorBidi"/>
        </w:rPr>
        <w:fldChar w:fldCharType="separate"/>
      </w:r>
      <w:r w:rsidRPr="000012F5">
        <w:rPr>
          <w:rFonts w:asciiTheme="majorBidi" w:hAnsiTheme="majorBidi" w:cstheme="majorBidi"/>
          <w:noProof/>
        </w:rPr>
        <w:t>Yuniarta Permatahati Widyanti et al., "The Influence of Social Media on Adolescent Communication Patterns," 2025, 302–15.</w:t>
      </w:r>
      <w:r w:rsidRPr="000012F5">
        <w:rPr>
          <w:rFonts w:asciiTheme="majorBidi" w:hAnsiTheme="majorBidi" w:cstheme="majorBidi"/>
        </w:rPr>
        <w:fldChar w:fldCharType="end"/>
      </w:r>
    </w:p>
  </w:footnote>
  <w:footnote w:id="12">
    <w:p w14:paraId="3ADEC762" w14:textId="728E8C8C" w:rsidR="002139A2" w:rsidRPr="000012F5" w:rsidRDefault="002139A2" w:rsidP="000012F5">
      <w:pPr>
        <w:pStyle w:val="FootnoteText"/>
        <w:jc w:val="both"/>
        <w:rPr>
          <w:rFonts w:asciiTheme="majorBidi" w:hAnsiTheme="majorBidi" w:cstheme="majorBidi"/>
          <w:lang w:val="id-ID"/>
        </w:rPr>
      </w:pPr>
      <w:r w:rsidRPr="000012F5">
        <w:rPr>
          <w:rStyle w:val="FootnoteReference"/>
          <w:rFonts w:asciiTheme="majorBidi" w:hAnsiTheme="majorBidi" w:cstheme="majorBidi"/>
        </w:rPr>
        <w:footnoteRef/>
      </w:r>
      <w:r w:rsidRPr="000012F5">
        <w:rPr>
          <w:rFonts w:asciiTheme="majorBidi" w:hAnsiTheme="majorBidi" w:cstheme="majorBidi"/>
        </w:rPr>
        <w:t xml:space="preserve"> </w:t>
      </w:r>
      <w:r w:rsidRPr="000012F5">
        <w:rPr>
          <w:rFonts w:asciiTheme="majorBidi" w:hAnsiTheme="majorBidi" w:cstheme="majorBidi"/>
        </w:rPr>
        <w:fldChar w:fldCharType="begin" w:fldLock="1"/>
      </w:r>
      <w:r w:rsidR="006010C2" w:rsidRPr="000012F5">
        <w:rPr>
          <w:rFonts w:asciiTheme="majorBidi" w:hAnsiTheme="majorBidi" w:cstheme="majorBidi"/>
        </w:rPr>
        <w:instrText>ADDIN CSL_CITATION {"citationItems":[{"id":"ITEM-1","itemData":{"author":[{"dropping-particle":"","family":"Pasenrigading","given":"Andi Riola","non-dropping-particle":"","parse-names":false,"suffix":""},{"dropping-particle":"","family":"Nur","given":"Haerani","non-dropping-particle":"","parse-names":false,"suffix":""},{"dropping-particle":"","family":"Daud","given":"Muhammad","non-dropping-particle":"","parse-names":false,"suffix":""}],"id":"ITEM-1","issue":"April","issued":{"date-parts":[["2025"]]},"title":"Pengaruh Media Sosial Terhadap Persepsi Diri dan Pembentukan Identitas Remaja","type":"article-journal","volume":"2"},"uris":["http://www.mendeley.com/documents/?uuid=1d9e3990-4fdc-4b93-9580-a5c0e430e147"]}],"mendeley":{"formattedCitation":"Andi Riola Pasenrigading, Haerani Nur, and Muhammad Daud, “Pengaruh Media Sosial Terhadap Persepsi Diri Dan Pembentukan Identitas Remaja” 2, no. April (2025).","plainTextFormattedCitation":"Andi Riola Pasenrigading, Haerani Nur, and Muhammad Daud, “Pengaruh Media Sosial Terhadap Persepsi Diri Dan Pembentukan Identitas Remaja” 2, no. April (2025).","previouslyFormattedCitation":"Andi Riola Pasenrigading, Haerani Nur, and Muhammad Daud, “Pengaruh Media Sosial Terhadap Persepsi Diri Dan Pembentukan Identitas Remaja” 2, no. April (2025)."},"properties":{"noteIndex":12},"schema":"https://github.com/citation-style-language/schema/raw/master/csl-citation.json"}</w:instrText>
      </w:r>
      <w:r w:rsidRPr="000012F5">
        <w:rPr>
          <w:rFonts w:asciiTheme="majorBidi" w:hAnsiTheme="majorBidi" w:cstheme="majorBidi"/>
        </w:rPr>
        <w:fldChar w:fldCharType="separate"/>
      </w:r>
      <w:r w:rsidRPr="000012F5">
        <w:rPr>
          <w:rFonts w:asciiTheme="majorBidi" w:hAnsiTheme="majorBidi" w:cstheme="majorBidi"/>
          <w:noProof/>
        </w:rPr>
        <w:t>Andi Riola Pasenrigading, Haerani Nur, and Muhammad Daud, "The Influence of Social Media on Self-Perception and Adolescent Identity Formation" 2, no. April (2025).</w:t>
      </w:r>
      <w:r w:rsidRPr="000012F5">
        <w:rPr>
          <w:rFonts w:asciiTheme="majorBidi" w:hAnsiTheme="majorBidi" w:cstheme="majorBidi"/>
        </w:rPr>
        <w:fldChar w:fldCharType="end"/>
      </w:r>
    </w:p>
  </w:footnote>
  <w:footnote w:id="13">
    <w:p w14:paraId="1BF3241E" w14:textId="055DCCAC" w:rsidR="006509BF" w:rsidRPr="000012F5" w:rsidRDefault="006509BF" w:rsidP="000012F5">
      <w:pPr>
        <w:pStyle w:val="FootnoteText"/>
        <w:jc w:val="both"/>
        <w:rPr>
          <w:rFonts w:asciiTheme="majorBidi" w:hAnsiTheme="majorBidi" w:cstheme="majorBidi"/>
          <w:lang w:val="id-ID"/>
        </w:rPr>
      </w:pPr>
      <w:r w:rsidRPr="000012F5">
        <w:rPr>
          <w:rStyle w:val="FootnoteReference"/>
          <w:rFonts w:asciiTheme="majorBidi" w:hAnsiTheme="majorBidi" w:cstheme="majorBidi"/>
        </w:rPr>
        <w:footnoteRef/>
      </w:r>
      <w:r w:rsidRPr="000012F5">
        <w:rPr>
          <w:rFonts w:asciiTheme="majorBidi" w:hAnsiTheme="majorBidi" w:cstheme="majorBidi"/>
        </w:rPr>
        <w:t xml:space="preserve"> </w:t>
      </w:r>
      <w:r w:rsidRPr="000012F5">
        <w:rPr>
          <w:rFonts w:asciiTheme="majorBidi" w:hAnsiTheme="majorBidi" w:cstheme="majorBidi"/>
        </w:rPr>
        <w:fldChar w:fldCharType="begin" w:fldLock="1"/>
      </w:r>
      <w:r w:rsidR="006010C2" w:rsidRPr="000012F5">
        <w:rPr>
          <w:rFonts w:asciiTheme="majorBidi" w:hAnsiTheme="majorBidi" w:cstheme="majorBidi"/>
        </w:rPr>
        <w:instrText>ADDIN CSL_CITATION {"citationItems":[{"id":"ITEM-1","itemData":{"author":[{"dropping-particle":"","family":"Marwanda","given":"Tengku Sinar","non-dropping-particle":"","parse-names":false,"suffix":""},{"dropping-particle":"","family":"Suryani","given":"Masnida Wati","non-dropping-particle":"","parse-names":false,"suffix":""},{"dropping-particle":"","family":"Amalia","given":"Sinta","non-dropping-particle":"","parse-names":false,"suffix":""}],"id":"ITEM-1","issue":"1","issued":{"date-parts":[["2025"]]},"page":"216-224","title":"Pengaruh Media Sosial Terhadap Pola Komunikasi dan Interaksi Sosial di Kalangan Siswa","type":"article-journal","volume":"6"},"uris":["http://www.mendeley.com/documents/?uuid=c5d55c0f-4cf0-468d-a7b9-7ed65e462762"]}],"mendeley":{"formattedCitation":"Tengku Sinar Marwanda, Masnida Wati Suryani, and Sinta Amalia, “Pengaruh Media Sosial Terhadap Pola Komunikasi Dan Interaksi Sosial Di Kalangan Siswa” 6, no. 1 (2025): 216–24.","plainTextFormattedCitation":"Tengku Sinar Marwanda, Masnida Wati Suryani, and Sinta Amalia, “Pengaruh Media Sosial Terhadap Pola Komunikasi Dan Interaksi Sosial Di Kalangan Siswa” 6, no. 1 (2025): 216–24.","previouslyFormattedCitation":"Tengku Sinar Marwanda, Masnida Wati Suryani, and Sinta Amalia, “Pengaruh Media Sosial Terhadap Pola Komunikasi Dan Interaksi Sosial Di Kalangan Siswa” 6, no. 1 (2025): 216–24."},"properties":{"noteIndex":13},"schema":"https://github.com/citation-style-language/schema/raw/master/csl-citation.json"}</w:instrText>
      </w:r>
      <w:r w:rsidRPr="000012F5">
        <w:rPr>
          <w:rFonts w:asciiTheme="majorBidi" w:hAnsiTheme="majorBidi" w:cstheme="majorBidi"/>
        </w:rPr>
        <w:fldChar w:fldCharType="separate"/>
      </w:r>
      <w:r w:rsidR="008F5FEC" w:rsidRPr="000012F5">
        <w:rPr>
          <w:rFonts w:asciiTheme="majorBidi" w:hAnsiTheme="majorBidi" w:cstheme="majorBidi"/>
          <w:noProof/>
        </w:rPr>
        <w:t>Tengku Sinar Marwanda, Masnida Wati Suryani, and Sinta Amalia, "The Influence of Social Media on Communication Patterns and Social Interaction among Students" 6, no. 1 (2025): 216–24.</w:t>
      </w:r>
      <w:r w:rsidRPr="000012F5">
        <w:rPr>
          <w:rFonts w:asciiTheme="majorBidi" w:hAnsiTheme="majorBidi" w:cstheme="majorBidi"/>
        </w:rPr>
        <w:fldChar w:fldCharType="end"/>
      </w:r>
    </w:p>
  </w:footnote>
  <w:footnote w:id="14">
    <w:p w14:paraId="760CD26C" w14:textId="2AE9118E" w:rsidR="006010C2" w:rsidRPr="006010C2" w:rsidRDefault="006010C2" w:rsidP="000012F5">
      <w:pPr>
        <w:pStyle w:val="FootnoteText"/>
        <w:jc w:val="both"/>
        <w:rPr>
          <w:lang w:val="id-ID"/>
        </w:rPr>
      </w:pPr>
      <w:r w:rsidRPr="000012F5">
        <w:rPr>
          <w:rStyle w:val="FootnoteReference"/>
          <w:rFonts w:asciiTheme="majorBidi" w:hAnsiTheme="majorBidi" w:cstheme="majorBidi"/>
        </w:rPr>
        <w:footnoteRef/>
      </w:r>
      <w:r w:rsidRPr="007804EB">
        <w:rPr>
          <w:rFonts w:asciiTheme="majorBidi" w:hAnsiTheme="majorBidi" w:cstheme="majorBidi"/>
          <w:lang w:val="id-ID"/>
        </w:rPr>
        <w:t xml:space="preserve"> </w:t>
      </w:r>
      <w:r w:rsidRPr="000012F5">
        <w:rPr>
          <w:rFonts w:asciiTheme="majorBidi" w:hAnsiTheme="majorBidi" w:cstheme="majorBidi"/>
        </w:rPr>
        <w:fldChar w:fldCharType="begin" w:fldLock="1"/>
      </w:r>
      <w:r w:rsidR="00216F7A" w:rsidRPr="007804EB">
        <w:rPr>
          <w:rFonts w:asciiTheme="majorBidi" w:hAnsiTheme="majorBidi" w:cstheme="majorBidi"/>
          <w:lang w:val="id-ID"/>
        </w:rPr>
        <w:instrText>ADDIN CSL_CITATION {"citationItems":[{"id":"ITEM-1","itemData":{"abstract":"Abstrak Semakin berkembangnya ilmu pengetahuan diiringi dengan munculnya perubahan sosial, budaya, dan pertumbuhan ekonomi merupakan bukti bahwa teknologi dan informasi di indonesia mulai tumbuh ke arah positif. Peran teknologi informasi mulai dilibatkan dalam proses pendidikan salah satunya dengan menyatukan modul pembelajaran dengan teknologi penunjang pembelajaran yang interaktif. Augmented reality merupakan suatu teknologi yang dinilai dapat membawa dampak positif pada perkembangan pendidikan. Pada penelitian ini diharapkan model pembelajaran dengan melibatkan media berbasis modul yang di kombinasikan dengan teknologi Augmented Reality dapat dinilai layak untuk digunakan dalam kegiatan belajar mengajar. Metode yang digunakan untuk mengumpulkan data ialah studi pustaka, dengan cara mengumpulkan data-data yang relevan dari buku, kamus, jurnal, majalah, dan lain sebagainya tanpa harus melakukan tinjauan ke lapangan. Berdarsarkan riset yang telah dilakukan berdasarkan kajian pustaka yang ada, dari hasil data penelitian mengatakan bahwa 48,15% siswa merasa kurang termotivasi belajar karena media pembelajaran kurang bervariasi atau tergolong teknologi yang sudah lama, seperti media papan tulis, powerpoint, dan proyektor, yang cenderung proses pembelajaran satu arah dari guru ke murid. Dengan adanya penelitian teknologi augmented reality yang dapat dipadukan dengan kegiatan belajar mengajar diharapkan siswa dapat belajar dengan optimal, sehingga tujuan dari proses belajar mengajar dan angka kelulusan dapat tercapai dengan target yang diharpkan. Kata kunci : Augmented Reality (AR), Penelitian kepustakaan, Modul pembelajaran Abstact The growing development of science accompanied by the emergence of social, cultural and economic growth is evidence that technology and information in Indonesia are starting to grow in a positive direction. The role of information technology has begun to be involved in the educational process, one of which is by integrating learning modules with interactive learning support technologies. Augmented reality is a technology that is considered to have a positive impact on educational development. In this study, it is expected that the learning model involving module-based media combined with Augmented Reality technology can be considered suitable for use in teaching and learning activities. The method used to collect data is literature study, by collecting relevant data from books, dictionaries, journals, magazines, and so on without…","author":[{"dropping-particle":"","family":"Rizaldy Fatha Pringgar","given":"Bambang Sujatmiko","non-dropping-particle":"","parse-names":false,"suffix":""}],"container-title":"Jurnal IT-EDU","id":"ITEM-1","issue":"01","issued":{"date-parts":[["2020"]]},"page":"317-329","title":"Penelitian Kepustakaan (LIbrary Research) Modul Pembelajaran Berbasis Augmented Reality Pada Pembelajaran Siswa","type":"article-journal","volume":"05"},"uris":["http://www.mendeley.com/documents/?uuid=32308464-65d6-45fd-9cb4-24830e9380ef"]}],"mendeley":{"formattedCitation":"Bambang Sujatmiko Rizaldy Fatha Pringgar, “Penelitian Kepustakaan (LIbrary Research) Modul Pembelajaran Berbasis Augmented Reality Pada Pembelajaran Siswa,” &lt;i&gt;Jurnal IT-EDU&lt;/i&gt; 05, no. 01 (2020): 317–29.","plainTextFormattedCitation":"Bambang Sujatmiko Rizaldy Fatha Pringgar, “Penelitian Kepustakaan (LIbrary Research) Modul Pembelajaran Berbasis Augmented Reality Pada Pembelajaran Siswa,” Jurnal IT-EDU 05, no. 01 (2020): 317–29.","previouslyFormattedCitation":"Bambang Sujatmiko Rizaldy Fatha Pringgar, “Penelitian Kepustakaan (LIbrary Research) Modul Pembelajaran Berbasis Augmented Reality Pada Pembelajaran Siswa,” &lt;i&gt;Jurnal IT-EDU&lt;/i&gt; 05, no. 01 (2020): 317–29."},"properties":{"noteIndex":14},"schema":"https://github.com/citation-style-language/schema/raw/master/csl-citation.json"}</w:instrText>
      </w:r>
      <w:r w:rsidRPr="000012F5">
        <w:rPr>
          <w:rFonts w:asciiTheme="majorBidi" w:hAnsiTheme="majorBidi" w:cstheme="majorBidi"/>
        </w:rPr>
        <w:fldChar w:fldCharType="separate"/>
      </w:r>
      <w:r w:rsidRPr="007804EB">
        <w:rPr>
          <w:rFonts w:asciiTheme="majorBidi" w:hAnsiTheme="majorBidi" w:cstheme="majorBidi"/>
          <w:noProof/>
          <w:lang w:val="id-ID"/>
        </w:rPr>
        <w:t xml:space="preserve">Bambang Sujatmiko Rizaldy Fatha Pringgar, "Literature Research (LIbrary Research) Augmented Reality-Based Learning Module on Student Learning," </w:t>
      </w:r>
      <w:r w:rsidRPr="007804EB">
        <w:rPr>
          <w:rFonts w:asciiTheme="majorBidi" w:hAnsiTheme="majorBidi" w:cstheme="majorBidi"/>
          <w:i/>
          <w:noProof/>
          <w:lang w:val="id-ID"/>
        </w:rPr>
        <w:t>IT-EDU Journal</w:t>
      </w:r>
      <w:r w:rsidRPr="007804EB">
        <w:rPr>
          <w:rFonts w:asciiTheme="majorBidi" w:hAnsiTheme="majorBidi" w:cstheme="majorBidi"/>
          <w:noProof/>
          <w:lang w:val="id-ID"/>
        </w:rPr>
        <w:t xml:space="preserve"> 05, no. 01 (2020): 317–29.</w:t>
      </w:r>
      <w:r w:rsidRPr="000012F5">
        <w:rPr>
          <w:rFonts w:asciiTheme="majorBidi" w:hAnsiTheme="majorBidi" w:cstheme="majorBidi"/>
        </w:rPr>
        <w:fldChar w:fldCharType="end"/>
      </w:r>
    </w:p>
  </w:footnote>
  <w:footnote w:id="15">
    <w:p w14:paraId="38C9D32E" w14:textId="78138C7B" w:rsidR="00216F7A" w:rsidRPr="000012F5" w:rsidRDefault="00216F7A">
      <w:pPr>
        <w:pStyle w:val="FootnoteText"/>
        <w:rPr>
          <w:rFonts w:asciiTheme="majorBidi" w:hAnsiTheme="majorBidi" w:cstheme="majorBidi"/>
          <w:lang w:val="id-ID"/>
        </w:rPr>
      </w:pPr>
      <w:r w:rsidRPr="000012F5">
        <w:rPr>
          <w:rStyle w:val="FootnoteReference"/>
          <w:rFonts w:asciiTheme="majorBidi" w:hAnsiTheme="majorBidi" w:cstheme="majorBidi"/>
        </w:rPr>
        <w:footnoteRef/>
      </w:r>
      <w:r w:rsidRPr="000012F5">
        <w:rPr>
          <w:rFonts w:asciiTheme="majorBidi" w:hAnsiTheme="majorBidi" w:cstheme="majorBidi"/>
        </w:rPr>
        <w:t xml:space="preserve"> </w:t>
      </w:r>
      <w:r w:rsidRPr="000012F5">
        <w:rPr>
          <w:rFonts w:asciiTheme="majorBidi" w:hAnsiTheme="majorBidi" w:cstheme="majorBidi"/>
        </w:rPr>
        <w:fldChar w:fldCharType="begin" w:fldLock="1"/>
      </w:r>
      <w:r w:rsidRPr="000012F5">
        <w:rPr>
          <w:rFonts w:asciiTheme="majorBidi" w:hAnsiTheme="majorBidi" w:cstheme="majorBidi"/>
        </w:rPr>
        <w:instrText>ADDIN CSL_CITATION {"citationItems":[{"id":"ITEM-1","itemData":{"author":[{"dropping-particle":"","family":"Sahraz","given":"Abdul","non-dropping-particle":"","parse-names":false,"suffix":""},{"dropping-particle":"","family":"Lily","given":"Alfu","non-dropping-particle":"","parse-names":false,"suffix":""},{"dropping-particle":"","family":"Syah","given":"Andrian","non-dropping-particle":"","parse-names":false,"suffix":""}],"id":"ITEM-1","issue":"1","issued":{"date-parts":[["2025"]]},"page":"6-10","title":"Media Sosial Membentuk dan Memengaruhi Identitas Sosial","type":"article-journal","volume":"1"},"uris":["http://www.mendeley.com/documents/?uuid=537337f7-0e97-4c5a-b5bc-a44bcb2d4344"]}],"mendeley":{"formattedCitation":"Sahraz, Lily, and Syah, “Media Sosial Membentuk Dan Memengaruhi Identitas Sosial.”","plainTextFormattedCitation":"Sahraz, Lily, and Syah, “Media Sosial Membentuk Dan Memengaruhi Identitas Sosial.”","previouslyFormattedCitation":"Sahraz, Lily, and Syah, “Media Sosial Membentuk Dan Memengaruhi Identitas Sosial.”"},"properties":{"noteIndex":15},"schema":"https://github.com/citation-style-language/schema/raw/master/csl-citation.json"}</w:instrText>
      </w:r>
      <w:r w:rsidRPr="000012F5">
        <w:rPr>
          <w:rFonts w:asciiTheme="majorBidi" w:hAnsiTheme="majorBidi" w:cstheme="majorBidi"/>
        </w:rPr>
        <w:fldChar w:fldCharType="separate"/>
      </w:r>
      <w:r w:rsidRPr="000012F5">
        <w:rPr>
          <w:rFonts w:asciiTheme="majorBidi" w:hAnsiTheme="majorBidi" w:cstheme="majorBidi"/>
          <w:noProof/>
        </w:rPr>
        <w:t>Sahraz, Lily, and Shah, "Social Media Shapes and Influences Social Identity."</w:t>
      </w:r>
      <w:r w:rsidRPr="000012F5">
        <w:rPr>
          <w:rFonts w:asciiTheme="majorBidi" w:hAnsiTheme="majorBidi" w:cstheme="majorBidi"/>
        </w:rPr>
        <w:fldChar w:fldCharType="end"/>
      </w:r>
    </w:p>
  </w:footnote>
  <w:footnote w:id="16">
    <w:p w14:paraId="1107F83A" w14:textId="2AD6198C" w:rsidR="00216F7A" w:rsidRPr="000012F5" w:rsidRDefault="00216F7A" w:rsidP="000012F5">
      <w:pPr>
        <w:pStyle w:val="FootnoteText"/>
        <w:jc w:val="both"/>
        <w:rPr>
          <w:rFonts w:asciiTheme="majorBidi" w:hAnsiTheme="majorBidi" w:cstheme="majorBidi"/>
          <w:lang w:val="id-ID"/>
        </w:rPr>
      </w:pPr>
      <w:r w:rsidRPr="000012F5">
        <w:rPr>
          <w:rStyle w:val="FootnoteReference"/>
          <w:rFonts w:asciiTheme="majorBidi" w:hAnsiTheme="majorBidi" w:cstheme="majorBidi"/>
        </w:rPr>
        <w:footnoteRef/>
      </w:r>
      <w:r w:rsidRPr="007804EB">
        <w:rPr>
          <w:rFonts w:asciiTheme="majorBidi" w:hAnsiTheme="majorBidi" w:cstheme="majorBidi"/>
          <w:lang w:val="id-ID"/>
        </w:rPr>
        <w:t xml:space="preserve"> </w:t>
      </w:r>
      <w:r w:rsidRPr="000012F5">
        <w:rPr>
          <w:rFonts w:asciiTheme="majorBidi" w:hAnsiTheme="majorBidi" w:cstheme="majorBidi"/>
        </w:rPr>
        <w:fldChar w:fldCharType="begin" w:fldLock="1"/>
      </w:r>
      <w:r w:rsidR="00AE6E27" w:rsidRPr="007804EB">
        <w:rPr>
          <w:rFonts w:asciiTheme="majorBidi" w:hAnsiTheme="majorBidi" w:cstheme="majorBidi"/>
          <w:lang w:val="id-ID"/>
        </w:rPr>
        <w:instrText>ADDIN CSL_CITATION {"citationItems":[{"id":"ITEM-1","itemData":{"DOI":"10.33367/kpi.v2i2.1116","ISSN":"2654-315X","abstract":"Currently, technology does not only provide ease for the users but also creates some social media that makes the users be able communicating from distances. Social media can also be used to share any photos and videos such as the one that is being the favorite of its users namely instagram. However, instagram is no longer functions for photo and video sharing but to form self-image.Many youth try to build up their self-images on instagram and many of them are students of Airlangga University. Therefore, this research is conducted to know how students of Airlangga University form their self-images on instagram.\r This research uses qualitative approach. The data collection technique in this research is in-depth interview and field observation.The theories used in this research are hiperrealitas Jean Baudrillard andNet Generation Theoryfrom Don Tapscott. Then, the sampling uses purposive method. The subjects of this research are 8 students consisting female and male students of Airlangga Universitywho are included in two instagram accounts namely @satuunair and @unairhitspeople.\r The result of this research reveals that students of UNAIR form their self-images on instagram. They do it by editing the photo they will share on instagram, also the selection of location and angle for a photo. Besides, forming self-identity on social media does not fully give negative effect.By the internet and smart phones, the intensity to use smart phones gets bigger than before the internet existed. Hence, it proofs that they get positive beneficial impact.\r Keywords: University student, social media, instagram, self-image, net generation.\r  ","author":[{"dropping-particle":"","family":"Zakirah","given":"Dinda Marta Almas","non-dropping-particle":"","parse-names":false,"suffix":""}],"container-title":"Jurnal Kopis: Kajian Penelitian dan Pemikiran Komunikasi Penyiaran Islam","id":"ITEM-1","issue":"2","issued":{"date-parts":[["2020"]]},"page":"91-101","title":"Media Sosial Sebagai Sarana Membentuk Identitas Diri Mahasiswa Universitas Airlangga Surabaya","type":"article-journal","volume":"2"},"uris":["http://www.mendeley.com/documents/?uuid=b105a5b4-3b9a-41e4-89a5-92a11d58a68a"]}],"mendeley":{"formattedCitation":"Dinda Marta Almas Zakirah, “Media Sosial Sebagai Sarana Membentuk Identitas Diri Mahasiswa Universitas Airlangga Surabaya,” &lt;i&gt;Jurnal Kopis: Kajian Penelitian Dan Pemikiran Komunikasi Penyiaran Islam&lt;/i&gt; 2, no. 2 (2020): 91–101, https://doi.org/10.33367/kpi.v2i2.1116.","plainTextFormattedCitation":"Dinda Marta Almas Zakirah, “Media Sosial Sebagai Sarana Membentuk Identitas Diri Mahasiswa Universitas Airlangga Surabaya,” Jurnal Kopis: Kajian Penelitian Dan Pemikiran Komunikasi Penyiaran Islam 2, no. 2 (2020): 91–101, https://doi.org/10.33367/kpi.v2i2.1116.","previouslyFormattedCitation":"Dinda Marta Almas Zakirah, “Media Sosial Sebagai Sarana Membentuk Identitas Diri Mahasiswa Universitas Airlangga Surabaya,” &lt;i&gt;Jurnal Kopis: Kajian Penelitian Dan Pemikiran Komunikasi Penyiaran Islam&lt;/i&gt; 2, no. 2 (2020): 91–101, https://doi.org/10.33367/kpi.v2i2.1116."},"properties":{"noteIndex":16},"schema":"https://github.com/citation-style-language/schema/raw/master/csl-citation.json"}</w:instrText>
      </w:r>
      <w:r w:rsidRPr="000012F5">
        <w:rPr>
          <w:rFonts w:asciiTheme="majorBidi" w:hAnsiTheme="majorBidi" w:cstheme="majorBidi"/>
        </w:rPr>
        <w:fldChar w:fldCharType="separate"/>
      </w:r>
      <w:r w:rsidRPr="007804EB">
        <w:rPr>
          <w:rFonts w:asciiTheme="majorBidi" w:hAnsiTheme="majorBidi" w:cstheme="majorBidi"/>
          <w:noProof/>
          <w:lang w:val="id-ID"/>
        </w:rPr>
        <w:t xml:space="preserve">Dinda Marta Almas Zakirah, "Social Media as a Means of Shaping the Self-Identity of Airlangga University Students Surabaya," </w:t>
      </w:r>
      <w:r w:rsidRPr="007804EB">
        <w:rPr>
          <w:rFonts w:asciiTheme="majorBidi" w:hAnsiTheme="majorBidi" w:cstheme="majorBidi"/>
          <w:i/>
          <w:noProof/>
          <w:lang w:val="id-ID"/>
        </w:rPr>
        <w:t>Journal of Copying: A Study of Islamic Broadcasting Communication Research and Thought</w:t>
      </w:r>
      <w:r w:rsidRPr="007804EB">
        <w:rPr>
          <w:rFonts w:asciiTheme="majorBidi" w:hAnsiTheme="majorBidi" w:cstheme="majorBidi"/>
          <w:noProof/>
          <w:lang w:val="id-ID"/>
        </w:rPr>
        <w:t xml:space="preserve"> 2, no. 2 (2020): 91–101, https://doi.org/10.33367/kpi.v2i2.1116.</w:t>
      </w:r>
      <w:r w:rsidRPr="000012F5">
        <w:rPr>
          <w:rFonts w:asciiTheme="majorBidi" w:hAnsiTheme="majorBidi" w:cstheme="majorBidi"/>
        </w:rPr>
        <w:fldChar w:fldCharType="end"/>
      </w:r>
    </w:p>
  </w:footnote>
  <w:footnote w:id="17">
    <w:p w14:paraId="3A11ED79" w14:textId="515D8FA7" w:rsidR="00B00339" w:rsidRPr="000012F5" w:rsidRDefault="00B00339" w:rsidP="000012F5">
      <w:pPr>
        <w:pStyle w:val="FootnoteText"/>
        <w:jc w:val="both"/>
        <w:rPr>
          <w:rFonts w:asciiTheme="majorBidi" w:hAnsiTheme="majorBidi" w:cstheme="majorBidi"/>
          <w:lang w:val="id-ID"/>
        </w:rPr>
      </w:pPr>
      <w:r w:rsidRPr="000012F5">
        <w:rPr>
          <w:rStyle w:val="FootnoteReference"/>
          <w:rFonts w:asciiTheme="majorBidi" w:hAnsiTheme="majorBidi" w:cstheme="majorBidi"/>
        </w:rPr>
        <w:footnoteRef/>
      </w:r>
      <w:r w:rsidRPr="000012F5">
        <w:rPr>
          <w:rFonts w:asciiTheme="majorBidi" w:hAnsiTheme="majorBidi" w:cstheme="majorBidi"/>
        </w:rPr>
        <w:t xml:space="preserve"> </w:t>
      </w:r>
      <w:r w:rsidRPr="000012F5">
        <w:rPr>
          <w:rFonts w:asciiTheme="majorBidi" w:hAnsiTheme="majorBidi" w:cstheme="majorBidi"/>
        </w:rPr>
        <w:fldChar w:fldCharType="begin" w:fldLock="1"/>
      </w:r>
      <w:r w:rsidR="00216F7A" w:rsidRPr="000012F5">
        <w:rPr>
          <w:rFonts w:asciiTheme="majorBidi" w:hAnsiTheme="majorBidi" w:cstheme="majorBidi"/>
        </w:rPr>
        <w:instrText>ADDIN CSL_CITATION {"citationItems":[{"id":"ITEM-1","itemData":{"author":[{"dropping-particle":"","family":"Hutabarat","given":"Rut Kristina","non-dropping-particle":"","parse-names":false,"suffix":""}],"id":"ITEM-1","issue":"1","issued":{"date-parts":[["2024"]]},"title":"Interaksi Sosial di Era Digital : Dampak Media Sosial Terhadap Perubahan Budaya","type":"article-journal","volume":"2"},"uris":["http://www.mendeley.com/documents/?uuid=b2446335-e74b-4103-9c0d-acbd34fc40e4"]}],"mendeley":{"formattedCitation":"Rut Kristina Hutabarat, “Interaksi Sosial Di Era Digital : Dampak Media Sosial Terhadap Perubahan Budaya” 2, no. 1 (2024).","plainTextFormattedCitation":"Rut Kristina Hutabarat, “Interaksi Sosial Di Era Digital : Dampak Media Sosial Terhadap Perubahan Budaya” 2, no. 1 (2024).","previouslyFormattedCitation":"Rut Kristina Hutabarat, “Interaksi Sosial Di Era Digital : Dampak Media Sosial Terhadap Perubahan Budaya” 2, no. 1 (2024)."},"properties":{"noteIndex":17},"schema":"https://github.com/citation-style-language/schema/raw/master/csl-citation.json"}</w:instrText>
      </w:r>
      <w:r w:rsidRPr="000012F5">
        <w:rPr>
          <w:rFonts w:asciiTheme="majorBidi" w:hAnsiTheme="majorBidi" w:cstheme="majorBidi"/>
        </w:rPr>
        <w:fldChar w:fldCharType="separate"/>
      </w:r>
      <w:r w:rsidRPr="000012F5">
        <w:rPr>
          <w:rFonts w:asciiTheme="majorBidi" w:hAnsiTheme="majorBidi" w:cstheme="majorBidi"/>
          <w:noProof/>
        </w:rPr>
        <w:t>Rut Kristina Hutabarat, "Social Interaction in the Digital Era: The Impact of Social Media on Cultural Change" 2, no. 1 (2024).</w:t>
      </w:r>
      <w:r w:rsidRPr="000012F5">
        <w:rPr>
          <w:rFonts w:asciiTheme="majorBidi" w:hAnsiTheme="majorBidi" w:cstheme="majorBidi"/>
        </w:rPr>
        <w:fldChar w:fldCharType="end"/>
      </w:r>
    </w:p>
  </w:footnote>
  <w:footnote w:id="18">
    <w:p w14:paraId="1D2D53E7" w14:textId="3132FC50" w:rsidR="00B00339" w:rsidRPr="000012F5" w:rsidRDefault="00B00339" w:rsidP="000012F5">
      <w:pPr>
        <w:pStyle w:val="FootnoteText"/>
        <w:jc w:val="both"/>
        <w:rPr>
          <w:rFonts w:asciiTheme="majorBidi" w:hAnsiTheme="majorBidi" w:cstheme="majorBidi"/>
          <w:lang w:val="id-ID"/>
        </w:rPr>
      </w:pPr>
      <w:r w:rsidRPr="000012F5">
        <w:rPr>
          <w:rStyle w:val="FootnoteReference"/>
          <w:rFonts w:asciiTheme="majorBidi" w:hAnsiTheme="majorBidi" w:cstheme="majorBidi"/>
        </w:rPr>
        <w:footnoteRef/>
      </w:r>
      <w:r w:rsidRPr="000012F5">
        <w:rPr>
          <w:rFonts w:asciiTheme="majorBidi" w:hAnsiTheme="majorBidi" w:cstheme="majorBidi"/>
        </w:rPr>
        <w:t xml:space="preserve"> </w:t>
      </w:r>
      <w:r w:rsidRPr="000012F5">
        <w:rPr>
          <w:rFonts w:asciiTheme="majorBidi" w:hAnsiTheme="majorBidi" w:cstheme="majorBidi"/>
        </w:rPr>
        <w:fldChar w:fldCharType="begin" w:fldLock="1"/>
      </w:r>
      <w:r w:rsidR="00216F7A" w:rsidRPr="000012F5">
        <w:rPr>
          <w:rFonts w:asciiTheme="majorBidi" w:hAnsiTheme="majorBidi" w:cstheme="majorBidi"/>
        </w:rPr>
        <w:instrText>ADDIN CSL_CITATION {"citationItems":[{"id":"ITEM-1","itemData":{"author":[{"dropping-particle":"","family":"Rafiq","given":"A","non-dropping-particle":"","parse-names":false,"suffix":""}],"id":"ITEM-1","issued":{"date-parts":[["2015"]]},"page":"18-29","title":"Dampak Media Sosial Terhadap Perubahan Sosial Suatu Masyarakat","type":"article-journal"},"uris":["http://www.mendeley.com/documents/?uuid=da5b2b5f-2ac0-4d84-8347-388ccd187b96"]}],"mendeley":{"formattedCitation":"A Rafiq, “Dampak Media Sosial Terhadap Perubahan Sosial Suatu Masyarakat,” 2015, 18–29.","plainTextFormattedCitation":"A Rafiq, “Dampak Media Sosial Terhadap Perubahan Sosial Suatu Masyarakat,” 2015, 18–29.","previouslyFormattedCitation":"A Rafiq, “Dampak Media Sosial Terhadap Perubahan Sosial Suatu Masyarakat,” 2015, 18–29."},"properties":{"noteIndex":18},"schema":"https://github.com/citation-style-language/schema/raw/master/csl-citation.json"}</w:instrText>
      </w:r>
      <w:r w:rsidRPr="000012F5">
        <w:rPr>
          <w:rFonts w:asciiTheme="majorBidi" w:hAnsiTheme="majorBidi" w:cstheme="majorBidi"/>
        </w:rPr>
        <w:fldChar w:fldCharType="separate"/>
      </w:r>
      <w:r w:rsidRPr="000012F5">
        <w:rPr>
          <w:rFonts w:asciiTheme="majorBidi" w:hAnsiTheme="majorBidi" w:cstheme="majorBidi"/>
          <w:noProof/>
        </w:rPr>
        <w:t>A Rafiq, "The Impact of Social Media on the Social Change of a Society," 2015, 18–29.</w:t>
      </w:r>
      <w:r w:rsidRPr="000012F5">
        <w:rPr>
          <w:rFonts w:asciiTheme="majorBidi" w:hAnsiTheme="majorBidi" w:cstheme="majorBidi"/>
        </w:rPr>
        <w:fldChar w:fldCharType="end"/>
      </w:r>
    </w:p>
  </w:footnote>
  <w:footnote w:id="19">
    <w:p w14:paraId="32F1716A" w14:textId="3BF1135F" w:rsidR="00B00339" w:rsidRPr="000012F5" w:rsidRDefault="00B00339" w:rsidP="000012F5">
      <w:pPr>
        <w:pStyle w:val="FootnoteText"/>
        <w:jc w:val="both"/>
        <w:rPr>
          <w:rFonts w:asciiTheme="majorBidi" w:hAnsiTheme="majorBidi" w:cstheme="majorBidi"/>
          <w:lang w:val="id-ID"/>
        </w:rPr>
      </w:pPr>
      <w:r w:rsidRPr="000012F5">
        <w:rPr>
          <w:rStyle w:val="FootnoteReference"/>
          <w:rFonts w:asciiTheme="majorBidi" w:hAnsiTheme="majorBidi" w:cstheme="majorBidi"/>
        </w:rPr>
        <w:footnoteRef/>
      </w:r>
      <w:r w:rsidRPr="000012F5">
        <w:rPr>
          <w:rFonts w:asciiTheme="majorBidi" w:hAnsiTheme="majorBidi" w:cstheme="majorBidi"/>
        </w:rPr>
        <w:t xml:space="preserve"> </w:t>
      </w:r>
      <w:r w:rsidRPr="000012F5">
        <w:rPr>
          <w:rFonts w:asciiTheme="majorBidi" w:hAnsiTheme="majorBidi" w:cstheme="majorBidi"/>
        </w:rPr>
        <w:fldChar w:fldCharType="begin" w:fldLock="1"/>
      </w:r>
      <w:r w:rsidR="00216F7A" w:rsidRPr="000012F5">
        <w:rPr>
          <w:rFonts w:asciiTheme="majorBidi" w:hAnsiTheme="majorBidi" w:cstheme="majorBidi"/>
        </w:rPr>
        <w:instrText>ADDIN CSL_CITATION {"citationItems":[{"id":"ITEM-1","itemData":{"author":[{"dropping-particle":"","family":"Cahyono","given":"Anang Sugeng","non-dropping-particle":"","parse-names":false,"suffix":""}],"id":"ITEM-1","issued":{"date-parts":[["0"]]},"page":"140-157","title":"Pengaruh Media Sosial Terhadap Perubahan Sosial Masyarakat di Indonesia","type":"article-journal"},"uris":["http://www.mendeley.com/documents/?uuid=243e4450-0564-4437-af13-6ab32401cc9c"]}],"mendeley":{"formattedCitation":"Anang Sugeng Cahyono, “Pengaruh Media Sosial Terhadap Perubahan Sosial Masyarakat Di Indonesia,” n.d., 140–57.","plainTextFormattedCitation":"Anang Sugeng Cahyono, “Pengaruh Media Sosial Terhadap Perubahan Sosial Masyarakat Di Indonesia,” n.d., 140–57.","previouslyFormattedCitation":"Anang Sugeng Cahyono, “Pengaruh Media Sosial Terhadap Perubahan Sosial Masyarakat Di Indonesia,” n.d., 140–57."},"properties":{"noteIndex":19},"schema":"https://github.com/citation-style-language/schema/raw/master/csl-citation.json"}</w:instrText>
      </w:r>
      <w:r w:rsidRPr="000012F5">
        <w:rPr>
          <w:rFonts w:asciiTheme="majorBidi" w:hAnsiTheme="majorBidi" w:cstheme="majorBidi"/>
        </w:rPr>
        <w:fldChar w:fldCharType="separate"/>
      </w:r>
      <w:r w:rsidRPr="000012F5">
        <w:rPr>
          <w:rFonts w:asciiTheme="majorBidi" w:hAnsiTheme="majorBidi" w:cstheme="majorBidi"/>
          <w:noProof/>
        </w:rPr>
        <w:t>Anang Sugeng Cahyono, "The Influence of Social Media on Social Change in Indonesia," n.d., 140–57.</w:t>
      </w:r>
      <w:r w:rsidRPr="000012F5">
        <w:rPr>
          <w:rFonts w:asciiTheme="majorBidi" w:hAnsiTheme="majorBidi" w:cstheme="majorBidi"/>
        </w:rPr>
        <w:fldChar w:fldCharType="end"/>
      </w:r>
    </w:p>
  </w:footnote>
  <w:footnote w:id="20">
    <w:p w14:paraId="319D018E" w14:textId="43F6CFEB" w:rsidR="007B6B06" w:rsidRPr="000012F5" w:rsidRDefault="007B6B06" w:rsidP="000012F5">
      <w:pPr>
        <w:pStyle w:val="FootnoteText"/>
        <w:jc w:val="both"/>
        <w:rPr>
          <w:rFonts w:asciiTheme="majorBidi" w:hAnsiTheme="majorBidi" w:cstheme="majorBidi"/>
          <w:lang w:val="id-ID"/>
        </w:rPr>
      </w:pPr>
      <w:r w:rsidRPr="000012F5">
        <w:rPr>
          <w:rStyle w:val="FootnoteReference"/>
          <w:rFonts w:asciiTheme="majorBidi" w:hAnsiTheme="majorBidi" w:cstheme="majorBidi"/>
        </w:rPr>
        <w:footnoteRef/>
      </w:r>
      <w:r w:rsidRPr="000012F5">
        <w:rPr>
          <w:rFonts w:asciiTheme="majorBidi" w:hAnsiTheme="majorBidi" w:cstheme="majorBidi"/>
        </w:rPr>
        <w:t xml:space="preserve"> </w:t>
      </w:r>
      <w:r w:rsidRPr="000012F5">
        <w:rPr>
          <w:rFonts w:asciiTheme="majorBidi" w:hAnsiTheme="majorBidi" w:cstheme="majorBidi"/>
        </w:rPr>
        <w:fldChar w:fldCharType="begin" w:fldLock="1"/>
      </w:r>
      <w:r w:rsidR="00216F7A" w:rsidRPr="000012F5">
        <w:rPr>
          <w:rFonts w:asciiTheme="majorBidi" w:hAnsiTheme="majorBidi" w:cstheme="majorBidi"/>
        </w:rPr>
        <w:instrText>ADDIN CSL_CITATION {"citationItems":[{"id":"ITEM-1","itemData":{"author":[{"dropping-particle":"","family":"Yusriman","given":"","non-dropping-particle":"","parse-names":false,"suffix":""}],"id":"ITEM-1","issued":{"date-parts":[["2025"]]},"page":"454-461","title":"Interaksi Sosial Dalam Era Digital: Dampak Teknologi Terhadap Hubungan Manusia","type":"article-journal"},"uris":["http://www.mendeley.com/documents/?uuid=de04c1e5-72d8-4e94-88ab-56da136f495b"]}],"mendeley":{"formattedCitation":"Yusriman, “Interaksi Sosial Dalam Era Digital: Dampak Teknologi Terhadap Hubungan Manusia,” 2025, 454–61.","plainTextFormattedCitation":"Yusriman, “Interaksi Sosial Dalam Era Digital: Dampak Teknologi Terhadap Hubungan Manusia,” 2025, 454–61.","previouslyFormattedCitation":"Yusriman, “Interaksi Sosial Dalam Era Digital: Dampak Teknologi Terhadap Hubungan Manusia,” 2025, 454–61."},"properties":{"noteIndex":20},"schema":"https://github.com/citation-style-language/schema/raw/master/csl-citation.json"}</w:instrText>
      </w:r>
      <w:r w:rsidRPr="000012F5">
        <w:rPr>
          <w:rFonts w:asciiTheme="majorBidi" w:hAnsiTheme="majorBidi" w:cstheme="majorBidi"/>
        </w:rPr>
        <w:fldChar w:fldCharType="separate"/>
      </w:r>
      <w:r w:rsidRPr="000012F5">
        <w:rPr>
          <w:rFonts w:asciiTheme="majorBidi" w:hAnsiTheme="majorBidi" w:cstheme="majorBidi"/>
          <w:noProof/>
        </w:rPr>
        <w:t>Yusriman, "Social Interaction in the Digital Age: The Impact of Technology on Human Relationships," 2025, 454–61.</w:t>
      </w:r>
      <w:r w:rsidRPr="000012F5">
        <w:rPr>
          <w:rFonts w:asciiTheme="majorBidi" w:hAnsiTheme="majorBidi" w:cstheme="majorBidi"/>
        </w:rPr>
        <w:fldChar w:fldCharType="end"/>
      </w:r>
    </w:p>
  </w:footnote>
  <w:footnote w:id="21">
    <w:p w14:paraId="444EADCE" w14:textId="4ADA5445" w:rsidR="007B6B06" w:rsidRPr="000012F5" w:rsidRDefault="007B6B06" w:rsidP="000012F5">
      <w:pPr>
        <w:pStyle w:val="FootnoteText"/>
        <w:jc w:val="both"/>
        <w:rPr>
          <w:rFonts w:asciiTheme="majorBidi" w:hAnsiTheme="majorBidi" w:cstheme="majorBidi"/>
          <w:lang w:val="id-ID"/>
        </w:rPr>
      </w:pPr>
      <w:r w:rsidRPr="000012F5">
        <w:rPr>
          <w:rStyle w:val="FootnoteReference"/>
          <w:rFonts w:asciiTheme="majorBidi" w:hAnsiTheme="majorBidi" w:cstheme="majorBidi"/>
        </w:rPr>
        <w:footnoteRef/>
      </w:r>
      <w:r w:rsidRPr="000012F5">
        <w:rPr>
          <w:rFonts w:asciiTheme="majorBidi" w:hAnsiTheme="majorBidi" w:cstheme="majorBidi"/>
        </w:rPr>
        <w:t xml:space="preserve"> </w:t>
      </w:r>
      <w:r w:rsidRPr="000012F5">
        <w:rPr>
          <w:rFonts w:asciiTheme="majorBidi" w:hAnsiTheme="majorBidi" w:cstheme="majorBidi"/>
        </w:rPr>
        <w:fldChar w:fldCharType="begin" w:fldLock="1"/>
      </w:r>
      <w:r w:rsidR="00216F7A" w:rsidRPr="000012F5">
        <w:rPr>
          <w:rFonts w:asciiTheme="majorBidi" w:hAnsiTheme="majorBidi" w:cstheme="majorBidi"/>
        </w:rPr>
        <w:instrText>ADDIN CSL_CITATION {"citationItems":[{"id":"ITEM-1","itemData":{"author":[{"dropping-particle":"","family":"Cahyono","given":"Anang Sugeng","non-dropping-particle":"","parse-names":false,"suffix":""}],"id":"ITEM-1","issued":{"date-parts":[["0"]]},"page":"140-157","title":"Pengaruh Media Sosial Terhadap Perubahan Sosial Masyarakat di Indonesia","type":"article-journal"},"uris":["http://www.mendeley.com/documents/?uuid=243e4450-0564-4437-af13-6ab32401cc9c"]}],"mendeley":{"formattedCitation":"Cahyono, “Pengaruh Media Sosial Terhadap Perubahan Sosial Masyarakat Di Indonesia.”","plainTextFormattedCitation":"Cahyono, “Pengaruh Media Sosial Terhadap Perubahan Sosial Masyarakat Di Indonesia.”","previouslyFormattedCitation":"Cahyono, “Pengaruh Media Sosial Terhadap Perubahan Sosial Masyarakat Di Indonesia.”"},"properties":{"noteIndex":21},"schema":"https://github.com/citation-style-language/schema/raw/master/csl-citation.json"}</w:instrText>
      </w:r>
      <w:r w:rsidRPr="000012F5">
        <w:rPr>
          <w:rFonts w:asciiTheme="majorBidi" w:hAnsiTheme="majorBidi" w:cstheme="majorBidi"/>
        </w:rPr>
        <w:fldChar w:fldCharType="separate"/>
      </w:r>
      <w:r w:rsidRPr="000012F5">
        <w:rPr>
          <w:rFonts w:asciiTheme="majorBidi" w:hAnsiTheme="majorBidi" w:cstheme="majorBidi"/>
          <w:noProof/>
        </w:rPr>
        <w:t>Cahyono, "The Influence of Social Media on Social Change in Indonesia."</w:t>
      </w:r>
      <w:r w:rsidRPr="000012F5">
        <w:rPr>
          <w:rFonts w:asciiTheme="majorBidi" w:hAnsiTheme="majorBidi" w:cstheme="majorBidi"/>
        </w:rPr>
        <w:fldChar w:fldCharType="end"/>
      </w:r>
    </w:p>
  </w:footnote>
  <w:footnote w:id="22">
    <w:p w14:paraId="7092AB5E" w14:textId="5A49813A" w:rsidR="007B6B06" w:rsidRPr="00610E43" w:rsidRDefault="007B6B06" w:rsidP="000012F5">
      <w:pPr>
        <w:pStyle w:val="FootnoteText"/>
        <w:jc w:val="both"/>
        <w:rPr>
          <w:rFonts w:asciiTheme="majorBidi" w:hAnsiTheme="majorBidi" w:cstheme="majorBidi"/>
          <w:lang w:val="id-ID"/>
        </w:rPr>
      </w:pPr>
      <w:r w:rsidRPr="000012F5">
        <w:rPr>
          <w:rStyle w:val="FootnoteReference"/>
          <w:rFonts w:asciiTheme="majorBidi" w:hAnsiTheme="majorBidi" w:cstheme="majorBidi"/>
        </w:rPr>
        <w:footnoteRef/>
      </w:r>
      <w:r w:rsidRPr="000012F5">
        <w:rPr>
          <w:rFonts w:asciiTheme="majorBidi" w:hAnsiTheme="majorBidi" w:cstheme="majorBidi"/>
        </w:rPr>
        <w:t xml:space="preserve"> </w:t>
      </w:r>
      <w:r w:rsidRPr="000012F5">
        <w:rPr>
          <w:rFonts w:asciiTheme="majorBidi" w:hAnsiTheme="majorBidi" w:cstheme="majorBidi"/>
        </w:rPr>
        <w:fldChar w:fldCharType="begin" w:fldLock="1"/>
      </w:r>
      <w:r w:rsidR="00216F7A" w:rsidRPr="000012F5">
        <w:rPr>
          <w:rFonts w:asciiTheme="majorBidi" w:hAnsiTheme="majorBidi" w:cstheme="majorBidi"/>
        </w:rPr>
        <w:instrText>ADDIN CSL_CITATION {"citationItems":[{"id":"ITEM-1","itemData":{"author":[{"dropping-particle":"","family":"Rafiq","given":"A","non-dropping-particle":"","parse-names":false,"suffix":""}],"id":"ITEM-1","issued":{"date-parts":[["2015"]]},"page":"18-29","title":"Dampak Media Sosial Terhadap Perubahan Sosial Suatu Masyarakat","type":"article-journal"},"uris":["http://www.mendeley.com/documents/?uuid=da5b2b5f-2ac0-4d84-8347-388ccd187b96"]}],"mendeley":{"formattedCitation":"Rafiq, “Dampak Media Sosial Terhadap Perubahan Sosial Suatu Masyarakat.”","plainTextFormattedCitation":"Rafiq, “Dampak Media Sosial Terhadap Perubahan Sosial Suatu Masyarakat.”","previouslyFormattedCitation":"Rafiq, “Dampak Media Sosial Terhadap Perubahan Sosial Suatu Masyarakat.”"},"properties":{"noteIndex":22},"schema":"https://github.com/citation-style-language/schema/raw/master/csl-citation.json"}</w:instrText>
      </w:r>
      <w:r w:rsidRPr="000012F5">
        <w:rPr>
          <w:rFonts w:asciiTheme="majorBidi" w:hAnsiTheme="majorBidi" w:cstheme="majorBidi"/>
        </w:rPr>
        <w:fldChar w:fldCharType="separate"/>
      </w:r>
      <w:r w:rsidRPr="000012F5">
        <w:rPr>
          <w:rFonts w:asciiTheme="majorBidi" w:hAnsiTheme="majorBidi" w:cstheme="majorBidi"/>
          <w:noProof/>
        </w:rPr>
        <w:t>Rafiq, "The Impact of Social Media on Social Change in a Society."</w:t>
      </w:r>
      <w:r w:rsidRPr="000012F5">
        <w:rPr>
          <w:rFonts w:asciiTheme="majorBidi" w:hAnsiTheme="majorBidi" w:cstheme="majorBidi"/>
        </w:rPr>
        <w:fldChar w:fldCharType="end"/>
      </w:r>
    </w:p>
  </w:footnote>
  <w:footnote w:id="23">
    <w:p w14:paraId="0DED33E0" w14:textId="4AEF2BC3" w:rsidR="00F5201B" w:rsidRPr="000012F5" w:rsidRDefault="00F5201B" w:rsidP="00610E43">
      <w:pPr>
        <w:pStyle w:val="FootnoteText"/>
        <w:jc w:val="both"/>
        <w:rPr>
          <w:rFonts w:asciiTheme="majorBidi" w:hAnsiTheme="majorBidi" w:cstheme="majorBidi"/>
          <w:lang w:val="id-ID"/>
        </w:rPr>
      </w:pPr>
      <w:r w:rsidRPr="000012F5">
        <w:rPr>
          <w:rStyle w:val="FootnoteReference"/>
          <w:rFonts w:asciiTheme="majorBidi" w:hAnsiTheme="majorBidi" w:cstheme="majorBidi"/>
        </w:rPr>
        <w:footnoteRef/>
      </w:r>
      <w:r w:rsidRPr="000012F5">
        <w:rPr>
          <w:rFonts w:asciiTheme="majorBidi" w:hAnsiTheme="majorBidi" w:cstheme="majorBidi"/>
        </w:rPr>
        <w:t xml:space="preserve"> </w:t>
      </w:r>
      <w:r w:rsidRPr="000012F5">
        <w:rPr>
          <w:rFonts w:asciiTheme="majorBidi" w:hAnsiTheme="majorBidi" w:cstheme="majorBidi"/>
        </w:rPr>
        <w:fldChar w:fldCharType="begin" w:fldLock="1"/>
      </w:r>
      <w:r w:rsidR="00216F7A" w:rsidRPr="000012F5">
        <w:rPr>
          <w:rFonts w:asciiTheme="majorBidi" w:hAnsiTheme="majorBidi" w:cstheme="majorBidi"/>
        </w:rPr>
        <w:instrText>ADDIN CSL_CITATION {"citationItems":[{"id":"ITEM-1","itemData":{"author":[{"dropping-particle":"","family":"Zaky Arganata","given":"Muhammad Yusuf Hamka","non-dropping-particle":"","parse-names":false,"suffix":""}],"id":"ITEM-1","issued":{"date-parts":[["2025"]]},"page":"412-416","title":"Pengaruh Media Sosial Terhadap Pola Komunikasi Generasi Z Dalam Interaksi Sosial","type":"article-journal"},"uris":["http://www.mendeley.com/documents/?uuid=e5e92b26-6bc2-4acc-bbd2-73eb413b295b"]}],"mendeley":{"formattedCitation":"Muhammad Yusuf Hamka Zaky Arganata, “Pengaruh Media Sosial Terhadap Pola Komunikasi Generasi Z Dalam Interaksi Sosial,” 2025, 412–16.","plainTextFormattedCitation":"Muhammad Yusuf Hamka Zaky Arganata, “Pengaruh Media Sosial Terhadap Pola Komunikasi Generasi Z Dalam Interaksi Sosial,” 2025, 412–16.","previouslyFormattedCitation":"Muhammad Yusuf Hamka Zaky Arganata, “Pengaruh Media Sosial Terhadap Pola Komunikasi Generasi Z Dalam Interaksi Sosial,” 2025, 412–16."},"properties":{"noteIndex":23},"schema":"https://github.com/citation-style-language/schema/raw/master/csl-citation.json"}</w:instrText>
      </w:r>
      <w:r w:rsidRPr="000012F5">
        <w:rPr>
          <w:rFonts w:asciiTheme="majorBidi" w:hAnsiTheme="majorBidi" w:cstheme="majorBidi"/>
        </w:rPr>
        <w:fldChar w:fldCharType="separate"/>
      </w:r>
      <w:r w:rsidRPr="000012F5">
        <w:rPr>
          <w:rFonts w:asciiTheme="majorBidi" w:hAnsiTheme="majorBidi" w:cstheme="majorBidi"/>
          <w:noProof/>
        </w:rPr>
        <w:t>Muhammad Yusuf Hamka Zaky Arganata, "The Influence of Social Media on Generation Z's Communication Patterns in Social Interaction," 2025, 412–16.</w:t>
      </w:r>
      <w:r w:rsidRPr="000012F5">
        <w:rPr>
          <w:rFonts w:asciiTheme="majorBidi" w:hAnsiTheme="majorBidi" w:cstheme="majorBidi"/>
        </w:rPr>
        <w:fldChar w:fldCharType="end"/>
      </w:r>
    </w:p>
  </w:footnote>
  <w:footnote w:id="24">
    <w:p w14:paraId="01766D78" w14:textId="5069C4B6" w:rsidR="00F5201B" w:rsidRPr="000012F5" w:rsidRDefault="00F5201B" w:rsidP="00610E43">
      <w:pPr>
        <w:pStyle w:val="FootnoteText"/>
        <w:jc w:val="both"/>
        <w:rPr>
          <w:rFonts w:asciiTheme="majorBidi" w:hAnsiTheme="majorBidi" w:cstheme="majorBidi"/>
          <w:lang w:val="id-ID"/>
        </w:rPr>
      </w:pPr>
      <w:r w:rsidRPr="000012F5">
        <w:rPr>
          <w:rStyle w:val="FootnoteReference"/>
          <w:rFonts w:asciiTheme="majorBidi" w:hAnsiTheme="majorBidi" w:cstheme="majorBidi"/>
        </w:rPr>
        <w:footnoteRef/>
      </w:r>
      <w:r w:rsidRPr="000012F5">
        <w:rPr>
          <w:rFonts w:asciiTheme="majorBidi" w:hAnsiTheme="majorBidi" w:cstheme="majorBidi"/>
        </w:rPr>
        <w:t xml:space="preserve"> </w:t>
      </w:r>
      <w:r w:rsidRPr="000012F5">
        <w:rPr>
          <w:rFonts w:asciiTheme="majorBidi" w:hAnsiTheme="majorBidi" w:cstheme="majorBidi"/>
        </w:rPr>
        <w:fldChar w:fldCharType="begin" w:fldLock="1"/>
      </w:r>
      <w:r w:rsidR="00216F7A" w:rsidRPr="000012F5">
        <w:rPr>
          <w:rFonts w:asciiTheme="majorBidi" w:hAnsiTheme="majorBidi" w:cstheme="majorBidi"/>
        </w:rPr>
        <w:instrText>ADDIN CSL_CITATION {"citationItems":[{"id":"ITEM-1","itemData":{"author":[{"dropping-particle":"","family":"Yusriman","given":"","non-dropping-particle":"","parse-names":false,"suffix":""}],"id":"ITEM-1","issued":{"date-parts":[["2025"]]},"page":"454-461","title":"Interaksi Sosial Dalam Era Digital: Dampak Teknologi Terhadap Hubungan Manusia","type":"article-journal"},"uris":["http://www.mendeley.com/documents/?uuid=de04c1e5-72d8-4e94-88ab-56da136f495b"]}],"mendeley":{"formattedCitation":"Yusriman, “Interaksi Sosial Dalam Era Digital: Dampak Teknologi Terhadap Hubungan Manusia.”","plainTextFormattedCitation":"Yusriman, “Interaksi Sosial Dalam Era Digital: Dampak Teknologi Terhadap Hubungan Manusia.”","previouslyFormattedCitation":"Yusriman, “Interaksi Sosial Dalam Era Digital: Dampak Teknologi Terhadap Hubungan Manusia.”"},"properties":{"noteIndex":24},"schema":"https://github.com/citation-style-language/schema/raw/master/csl-citation.json"}</w:instrText>
      </w:r>
      <w:r w:rsidRPr="000012F5">
        <w:rPr>
          <w:rFonts w:asciiTheme="majorBidi" w:hAnsiTheme="majorBidi" w:cstheme="majorBidi"/>
        </w:rPr>
        <w:fldChar w:fldCharType="separate"/>
      </w:r>
      <w:r w:rsidRPr="000012F5">
        <w:rPr>
          <w:rFonts w:asciiTheme="majorBidi" w:hAnsiTheme="majorBidi" w:cstheme="majorBidi"/>
          <w:noProof/>
        </w:rPr>
        <w:t>Yusriman, "Social Interaction in the Digital Era: The Impact of Technology on Human Relationships."</w:t>
      </w:r>
      <w:r w:rsidRPr="000012F5">
        <w:rPr>
          <w:rFonts w:asciiTheme="majorBidi" w:hAnsiTheme="majorBidi" w:cstheme="majorBidi"/>
        </w:rPr>
        <w:fldChar w:fldCharType="end"/>
      </w:r>
    </w:p>
  </w:footnote>
  <w:footnote w:id="25">
    <w:p w14:paraId="15FAD06D" w14:textId="4FC8C8D2" w:rsidR="00F5201B" w:rsidRPr="000012F5" w:rsidRDefault="00F5201B" w:rsidP="00610E43">
      <w:pPr>
        <w:pStyle w:val="FootnoteText"/>
        <w:jc w:val="both"/>
        <w:rPr>
          <w:rFonts w:asciiTheme="majorBidi" w:hAnsiTheme="majorBidi" w:cstheme="majorBidi"/>
          <w:lang w:val="id-ID"/>
        </w:rPr>
      </w:pPr>
      <w:r w:rsidRPr="000012F5">
        <w:rPr>
          <w:rStyle w:val="FootnoteReference"/>
          <w:rFonts w:asciiTheme="majorBidi" w:hAnsiTheme="majorBidi" w:cstheme="majorBidi"/>
        </w:rPr>
        <w:footnoteRef/>
      </w:r>
      <w:r w:rsidRPr="000012F5">
        <w:rPr>
          <w:rFonts w:asciiTheme="majorBidi" w:hAnsiTheme="majorBidi" w:cstheme="majorBidi"/>
        </w:rPr>
        <w:t xml:space="preserve"> </w:t>
      </w:r>
      <w:r w:rsidRPr="000012F5">
        <w:rPr>
          <w:rFonts w:asciiTheme="majorBidi" w:hAnsiTheme="majorBidi" w:cstheme="majorBidi"/>
        </w:rPr>
        <w:fldChar w:fldCharType="begin" w:fldLock="1"/>
      </w:r>
      <w:r w:rsidR="00216F7A" w:rsidRPr="000012F5">
        <w:rPr>
          <w:rFonts w:asciiTheme="majorBidi" w:hAnsiTheme="majorBidi" w:cstheme="majorBidi"/>
        </w:rPr>
        <w:instrText>ADDIN CSL_CITATION {"citationItems":[{"id":"ITEM-1","itemData":{"author":[{"dropping-particle":"","family":"Cahyono","given":"Anang Sugeng","non-dropping-particle":"","parse-names":false,"suffix":""}],"id":"ITEM-1","issued":{"date-parts":[["0"]]},"page":"140-157","title":"Pengaruh Media Sosial Terhadap Perubahan Sosial Masyarakat di Indonesia","type":"article-journal"},"uris":["http://www.mendeley.com/documents/?uuid=243e4450-0564-4437-af13-6ab32401cc9c"]}],"mendeley":{"formattedCitation":"Cahyono, “Pengaruh Media Sosial Terhadap Perubahan Sosial Masyarakat Di Indonesia.”","plainTextFormattedCitation":"Cahyono, “Pengaruh Media Sosial Terhadap Perubahan Sosial Masyarakat Di Indonesia.”","previouslyFormattedCitation":"Cahyono, “Pengaruh Media Sosial Terhadap Perubahan Sosial Masyarakat Di Indonesia.”"},"properties":{"noteIndex":25},"schema":"https://github.com/citation-style-language/schema/raw/master/csl-citation.json"}</w:instrText>
      </w:r>
      <w:r w:rsidRPr="000012F5">
        <w:rPr>
          <w:rFonts w:asciiTheme="majorBidi" w:hAnsiTheme="majorBidi" w:cstheme="majorBidi"/>
        </w:rPr>
        <w:fldChar w:fldCharType="separate"/>
      </w:r>
      <w:r w:rsidRPr="000012F5">
        <w:rPr>
          <w:rFonts w:asciiTheme="majorBidi" w:hAnsiTheme="majorBidi" w:cstheme="majorBidi"/>
          <w:noProof/>
        </w:rPr>
        <w:t>Cahyono, "The Influence of Social Media on Social Change in Indonesia."</w:t>
      </w:r>
      <w:r w:rsidRPr="000012F5">
        <w:rPr>
          <w:rFonts w:asciiTheme="majorBidi" w:hAnsiTheme="majorBidi" w:cstheme="majorBidi"/>
        </w:rPr>
        <w:fldChar w:fldCharType="end"/>
      </w:r>
    </w:p>
  </w:footnote>
  <w:footnote w:id="26">
    <w:p w14:paraId="4408B0BB" w14:textId="043D1017" w:rsidR="00F5201B" w:rsidRPr="000012F5" w:rsidRDefault="00F5201B" w:rsidP="00610E43">
      <w:pPr>
        <w:pStyle w:val="FootnoteText"/>
        <w:jc w:val="both"/>
        <w:rPr>
          <w:rFonts w:asciiTheme="majorBidi" w:hAnsiTheme="majorBidi" w:cstheme="majorBidi"/>
          <w:lang w:val="id-ID"/>
        </w:rPr>
      </w:pPr>
      <w:r w:rsidRPr="000012F5">
        <w:rPr>
          <w:rStyle w:val="FootnoteReference"/>
          <w:rFonts w:asciiTheme="majorBidi" w:hAnsiTheme="majorBidi" w:cstheme="majorBidi"/>
        </w:rPr>
        <w:footnoteRef/>
      </w:r>
      <w:r w:rsidRPr="000012F5">
        <w:rPr>
          <w:rFonts w:asciiTheme="majorBidi" w:hAnsiTheme="majorBidi" w:cstheme="majorBidi"/>
        </w:rPr>
        <w:t xml:space="preserve"> </w:t>
      </w:r>
      <w:r w:rsidRPr="000012F5">
        <w:rPr>
          <w:rFonts w:asciiTheme="majorBidi" w:hAnsiTheme="majorBidi" w:cstheme="majorBidi"/>
        </w:rPr>
        <w:fldChar w:fldCharType="begin" w:fldLock="1"/>
      </w:r>
      <w:r w:rsidR="00216F7A" w:rsidRPr="000012F5">
        <w:rPr>
          <w:rFonts w:asciiTheme="majorBidi" w:hAnsiTheme="majorBidi" w:cstheme="majorBidi"/>
        </w:rPr>
        <w:instrText>ADDIN CSL_CITATION {"citationItems":[{"id":"ITEM-1","itemData":{"author":[{"dropping-particle":"","family":"Ayub","given":"Muhamad","non-dropping-particle":"","parse-names":false,"suffix":""},{"dropping-particle":"","family":"Sulaeman","given":"Sofia Farzanah","non-dropping-particle":"","parse-names":false,"suffix":""}],"id":"ITEM-1","issue":"1","issued":{"date-parts":[["0"]]},"page":"21-32","title":"Dampak Sosial Media Terhadap Interaksi Sosial Pada Remaja : Kajian Sistematik","type":"article-journal","volume":"7"},"uris":["http://www.mendeley.com/documents/?uuid=f02d9a4d-af75-45b9-8ce6-6c14ad3db596"]}],"mendeley":{"formattedCitation":"Muhamad Ayub and Sofia Farzanah Sulaeman, “Dampak Sosial Media Terhadap Interaksi Sosial Pada Remaja : Kajian Sistematik” 7, no. 1 (n.d.): 21–32.","plainTextFormattedCitation":"Muhamad Ayub and Sofia Farzanah Sulaeman, “Dampak Sosial Media Terhadap Interaksi Sosial Pada Remaja : Kajian Sistematik” 7, no. 1 (n.d.): 21–32.","previouslyFormattedCitation":"Muhamad Ayub and Sofia Farzanah Sulaeman, “Dampak Sosial Media Terhadap Interaksi Sosial Pada Remaja : Kajian Sistematik” 7, no. 1 (n.d.): 21–32."},"properties":{"noteIndex":26},"schema":"https://github.com/citation-style-language/schema/raw/master/csl-citation.json"}</w:instrText>
      </w:r>
      <w:r w:rsidRPr="000012F5">
        <w:rPr>
          <w:rFonts w:asciiTheme="majorBidi" w:hAnsiTheme="majorBidi" w:cstheme="majorBidi"/>
        </w:rPr>
        <w:fldChar w:fldCharType="separate"/>
      </w:r>
      <w:r w:rsidRPr="000012F5">
        <w:rPr>
          <w:rFonts w:asciiTheme="majorBidi" w:hAnsiTheme="majorBidi" w:cstheme="majorBidi"/>
          <w:noProof/>
        </w:rPr>
        <w:t>Muhamad Ayub and Sofia Farzanah Sulaeman, "The Impact of Social Media on Social Interaction in Adolescents: A Systematic Study" 7, no. 1 (n.d.): 21–32.</w:t>
      </w:r>
      <w:r w:rsidRPr="000012F5">
        <w:rPr>
          <w:rFonts w:asciiTheme="majorBidi" w:hAnsiTheme="majorBidi" w:cstheme="majorBidi"/>
        </w:rPr>
        <w:fldChar w:fldCharType="end"/>
      </w:r>
    </w:p>
  </w:footnote>
  <w:footnote w:id="27">
    <w:p w14:paraId="5E252233" w14:textId="5A422642" w:rsidR="00DE7D2D" w:rsidRPr="00610E43" w:rsidRDefault="00DE7D2D" w:rsidP="00610E43">
      <w:pPr>
        <w:pStyle w:val="FootnoteText"/>
        <w:jc w:val="both"/>
        <w:rPr>
          <w:rFonts w:asciiTheme="majorBidi" w:hAnsiTheme="majorBidi" w:cstheme="majorBidi"/>
          <w:lang w:val="id-ID"/>
        </w:rPr>
      </w:pPr>
      <w:r w:rsidRPr="000012F5">
        <w:rPr>
          <w:rStyle w:val="FootnoteReference"/>
          <w:rFonts w:asciiTheme="majorBidi" w:hAnsiTheme="majorBidi" w:cstheme="majorBidi"/>
        </w:rPr>
        <w:footnoteRef/>
      </w:r>
      <w:r w:rsidRPr="000012F5">
        <w:rPr>
          <w:rFonts w:asciiTheme="majorBidi" w:hAnsiTheme="majorBidi" w:cstheme="majorBidi"/>
        </w:rPr>
        <w:t xml:space="preserve"> </w:t>
      </w:r>
      <w:r w:rsidRPr="000012F5">
        <w:rPr>
          <w:rFonts w:asciiTheme="majorBidi" w:hAnsiTheme="majorBidi" w:cstheme="majorBidi"/>
        </w:rPr>
        <w:fldChar w:fldCharType="begin" w:fldLock="1"/>
      </w:r>
      <w:r w:rsidR="00216F7A" w:rsidRPr="000012F5">
        <w:rPr>
          <w:rFonts w:asciiTheme="majorBidi" w:hAnsiTheme="majorBidi" w:cstheme="majorBidi"/>
        </w:rPr>
        <w:instrText>ADDIN CSL_CITATION {"citationItems":[{"id":"ITEM-1","itemData":{"author":[{"dropping-particle":"","family":"Wahyuni","given":"Isti Nursih","non-dropping-particle":"","parse-names":false,"suffix":""},{"dropping-particle":"","family":"Mukhroman","given":"Iman","non-dropping-particle":"","parse-names":false,"suffix":""},{"dropping-particle":"","family":"Kurniawati","given":"Nia Kania","non-dropping-particle":"","parse-names":false,"suffix":""}],"id":"ITEM-1","issue":"1","issued":{"date-parts":[["2025"]]},"page":"25-40","title":"Transformasi Interaksi Sosial : Dampak Media Sosial terhadap Pola Komunikasi Interpersonal Mahasiswa di Era Digital","type":"article-journal","volume":"7"},"uris":["http://www.mendeley.com/documents/?uuid=319c61b9-ebfa-40bc-8113-64b22b284da3"]}],"mendeley":{"formattedCitation":"Isti Nursih Wahyuni, Iman Mukhroman, and Nia Kania Kurniawati, “Transformasi Interaksi Sosial : Dampak Media Sosial Terhadap Pola Komunikasi Interpersonal Mahasiswa Di Era Digital” 7, no. 1 (2025): 25–40.","plainTextFormattedCitation":"Isti Nursih Wahyuni, Iman Mukhroman, and Nia Kania Kurniawati, “Transformasi Interaksi Sosial : Dampak Media Sosial Terhadap Pola Komunikasi Interpersonal Mahasiswa Di Era Digital” 7, no. 1 (2025): 25–40.","previouslyFormattedCitation":"Isti Nursih Wahyuni, Iman Mukhroman, and Nia Kania Kurniawati, “Transformasi Interaksi Sosial : Dampak Media Sosial Terhadap Pola Komunikasi Interpersonal Mahasiswa Di Era Digital” 7, no. 1 (2025): 25–40."},"properties":{"noteIndex":27},"schema":"https://github.com/citation-style-language/schema/raw/master/csl-citation.json"}</w:instrText>
      </w:r>
      <w:r w:rsidRPr="000012F5">
        <w:rPr>
          <w:rFonts w:asciiTheme="majorBidi" w:hAnsiTheme="majorBidi" w:cstheme="majorBidi"/>
        </w:rPr>
        <w:fldChar w:fldCharType="separate"/>
      </w:r>
      <w:r w:rsidRPr="000012F5">
        <w:rPr>
          <w:rFonts w:asciiTheme="majorBidi" w:hAnsiTheme="majorBidi" w:cstheme="majorBidi"/>
          <w:noProof/>
        </w:rPr>
        <w:t>Isti Nursih Wahyuni, Iman Mukhroman, and Nia Kania Kurniawati, "Social Interaction Transformation: The Impact of Social Media on Students' Interpersonal Communication Patterns in the Digital Era" 7, no. 1 (2025): 25–40.</w:t>
      </w:r>
      <w:r w:rsidRPr="000012F5">
        <w:rPr>
          <w:rFonts w:asciiTheme="majorBidi" w:hAnsiTheme="majorBidi" w:cstheme="majorBidi"/>
        </w:rPr>
        <w:fldChar w:fldCharType="end"/>
      </w:r>
    </w:p>
  </w:footnote>
  <w:footnote w:id="28">
    <w:p w14:paraId="2D0C1CF6" w14:textId="51F92A18" w:rsidR="00DE7D2D" w:rsidRPr="000012F5" w:rsidRDefault="00DE7D2D" w:rsidP="000012F5">
      <w:pPr>
        <w:pStyle w:val="FootnoteText"/>
        <w:jc w:val="both"/>
        <w:rPr>
          <w:rFonts w:asciiTheme="majorBidi" w:hAnsiTheme="majorBidi" w:cstheme="majorBidi"/>
          <w:lang w:val="id-ID"/>
        </w:rPr>
      </w:pPr>
      <w:r w:rsidRPr="000012F5">
        <w:rPr>
          <w:rStyle w:val="FootnoteReference"/>
          <w:rFonts w:asciiTheme="majorBidi" w:hAnsiTheme="majorBidi" w:cstheme="majorBidi"/>
        </w:rPr>
        <w:footnoteRef/>
      </w:r>
      <w:r w:rsidRPr="000012F5">
        <w:rPr>
          <w:rFonts w:asciiTheme="majorBidi" w:hAnsiTheme="majorBidi" w:cstheme="majorBidi"/>
        </w:rPr>
        <w:t xml:space="preserve"> </w:t>
      </w:r>
      <w:r w:rsidRPr="000012F5">
        <w:rPr>
          <w:rFonts w:asciiTheme="majorBidi" w:hAnsiTheme="majorBidi" w:cstheme="majorBidi"/>
        </w:rPr>
        <w:fldChar w:fldCharType="begin" w:fldLock="1"/>
      </w:r>
      <w:r w:rsidR="00216F7A" w:rsidRPr="000012F5">
        <w:rPr>
          <w:rFonts w:asciiTheme="majorBidi" w:hAnsiTheme="majorBidi" w:cstheme="majorBidi"/>
        </w:rPr>
        <w:instrText>ADDIN CSL_CITATION {"citationItems":[{"id":"ITEM-1","itemData":{"author":[{"dropping-particle":"","family":"Ayub","given":"Muhamad","non-dropping-particle":"","parse-names":false,"suffix":""},{"dropping-particle":"","family":"Sulaeman","given":"Sofia Farzanah","non-dropping-particle":"","parse-names":false,"suffix":""}],"id":"ITEM-1","issue":"1","issued":{"date-parts":[["0"]]},"page":"21-32","title":"Dampak Sosial Media Terhadap Interaksi Sosial Pada Remaja : Kajian Sistematik","type":"article-journal","volume":"7"},"uris":["http://www.mendeley.com/documents/?uuid=f02d9a4d-af75-45b9-8ce6-6c14ad3db596"]}],"mendeley":{"formattedCitation":"Ayub and Sulaeman, “Dampak Sosial Media Terhadap Interaksi Sosial Pada Remaja : Kajian Sistematik.”","plainTextFormattedCitation":"Ayub and Sulaeman, “Dampak Sosial Media Terhadap Interaksi Sosial Pada Remaja : Kajian Sistematik.”","previouslyFormattedCitation":"Ayub and Sulaeman, “Dampak Sosial Media Terhadap Interaksi Sosial Pada Remaja : Kajian Sistematik.”"},"properties":{"noteIndex":28},"schema":"https://github.com/citation-style-language/schema/raw/master/csl-citation.json"}</w:instrText>
      </w:r>
      <w:r w:rsidRPr="000012F5">
        <w:rPr>
          <w:rFonts w:asciiTheme="majorBidi" w:hAnsiTheme="majorBidi" w:cstheme="majorBidi"/>
        </w:rPr>
        <w:fldChar w:fldCharType="separate"/>
      </w:r>
      <w:r w:rsidRPr="000012F5">
        <w:rPr>
          <w:rFonts w:asciiTheme="majorBidi" w:hAnsiTheme="majorBidi" w:cstheme="majorBidi"/>
          <w:noProof/>
        </w:rPr>
        <w:t>Ayub and Sulaeman, "The Impact of Social Media on Social Interaction in Adolescents: A Systematic Study."</w:t>
      </w:r>
      <w:r w:rsidRPr="000012F5">
        <w:rPr>
          <w:rFonts w:asciiTheme="majorBidi" w:hAnsiTheme="majorBidi" w:cstheme="majorBidi"/>
        </w:rPr>
        <w:fldChar w:fldCharType="end"/>
      </w:r>
    </w:p>
  </w:footnote>
  <w:footnote w:id="29">
    <w:p w14:paraId="633B57DC" w14:textId="15FC5062" w:rsidR="00137074" w:rsidRPr="000012F5" w:rsidRDefault="00137074" w:rsidP="000012F5">
      <w:pPr>
        <w:pStyle w:val="FootnoteText"/>
        <w:jc w:val="both"/>
        <w:rPr>
          <w:rFonts w:asciiTheme="majorBidi" w:hAnsiTheme="majorBidi" w:cstheme="majorBidi"/>
          <w:lang w:val="id-ID"/>
        </w:rPr>
      </w:pPr>
      <w:r w:rsidRPr="000012F5">
        <w:rPr>
          <w:rStyle w:val="FootnoteReference"/>
          <w:rFonts w:asciiTheme="majorBidi" w:hAnsiTheme="majorBidi" w:cstheme="majorBidi"/>
        </w:rPr>
        <w:footnoteRef/>
      </w:r>
      <w:r w:rsidRPr="000012F5">
        <w:rPr>
          <w:rFonts w:asciiTheme="majorBidi" w:hAnsiTheme="majorBidi" w:cstheme="majorBidi"/>
        </w:rPr>
        <w:t xml:space="preserve"> </w:t>
      </w:r>
      <w:r w:rsidRPr="000012F5">
        <w:rPr>
          <w:rFonts w:asciiTheme="majorBidi" w:hAnsiTheme="majorBidi" w:cstheme="majorBidi"/>
        </w:rPr>
        <w:fldChar w:fldCharType="begin" w:fldLock="1"/>
      </w:r>
      <w:r w:rsidRPr="000012F5">
        <w:rPr>
          <w:rFonts w:asciiTheme="majorBidi" w:hAnsiTheme="majorBidi" w:cstheme="majorBidi"/>
        </w:rPr>
        <w:instrText>ADDIN CSL_CITATION {"citationItems":[{"id":"ITEM-1","itemData":{"author":[{"dropping-particle":"","family":"Ndueng","given":"Yovita","non-dropping-particle":"","parse-names":false,"suffix":""},{"dropping-particle":"","family":"Pareira","given":"Mariana Ikun R D","non-dropping-particle":"","parse-names":false,"suffix":""},{"dropping-particle":"","family":"Makleat","given":"Nirwaning","non-dropping-particle":"","parse-names":false,"suffix":""}],"id":"ITEM-1","issued":{"date-parts":[["2025"]]},"title":"Pengaruh Media Sosial Terhadap Pembentukan Identitas Diri Remaja kelurahan Kelapa Lima RT 36 / RW16 Kecamatan Kelapa Lima Kota Kupang","type":"article-journal","volume":"5"},"uris":["http://www.mendeley.com/documents/?uuid=8f1254a7-463f-45a8-aa2b-d8a156e3cc41"]}],"mendeley":{"formattedCitation":"Yovita Ndueng, Mariana Ikun R D Pareira, and Nirwaning Makleat, “Pengaruh Media Sosial Terhadap Pembentukan Identitas Diri Remaja Kelurahan Kelapa Lima RT 36 / RW16 Kecamatan Kelapa Lima Kota Kupang” 5 (2025).","plainTextFormattedCitation":"Yovita Ndueng, Mariana Ikun R D Pareira, and Nirwaning Makleat, “Pengaruh Media Sosial Terhadap Pembentukan Identitas Diri Remaja Kelurahan Kelapa Lima RT 36 / RW16 Kecamatan Kelapa Lima Kota Kupang” 5 (2025)."},"properties":{"noteIndex":29},"schema":"https://github.com/citation-style-language/schema/raw/master/csl-citation.json"}</w:instrText>
      </w:r>
      <w:r w:rsidRPr="000012F5">
        <w:rPr>
          <w:rFonts w:asciiTheme="majorBidi" w:hAnsiTheme="majorBidi" w:cstheme="majorBidi"/>
        </w:rPr>
        <w:fldChar w:fldCharType="separate"/>
      </w:r>
      <w:r w:rsidRPr="000012F5">
        <w:rPr>
          <w:rFonts w:asciiTheme="majorBidi" w:hAnsiTheme="majorBidi" w:cstheme="majorBidi"/>
          <w:noProof/>
        </w:rPr>
        <w:t>Yovita Ndueng, Mariana Ikun R D Pareira, and Nirwaning Makleat, "The Influence of Social Media on the Formation of Adolescent Self-Identity in Kelapa Lima Village RT 36 / RW16 Kelapa Lima District, Kupang City" 5 (2025).</w:t>
      </w:r>
      <w:r w:rsidRPr="000012F5">
        <w:rPr>
          <w:rFonts w:asciiTheme="majorBidi" w:hAnsiTheme="majorBidi" w:cstheme="majorBidi"/>
        </w:rPr>
        <w:fldChar w:fldCharType="end"/>
      </w:r>
    </w:p>
  </w:footnote>
  <w:footnote w:id="30">
    <w:p w14:paraId="5EC4E3DF" w14:textId="54F787D4" w:rsidR="00AE6E27" w:rsidRPr="00AE6E27" w:rsidRDefault="00AE6E27" w:rsidP="000012F5">
      <w:pPr>
        <w:pStyle w:val="FootnoteText"/>
        <w:jc w:val="both"/>
        <w:rPr>
          <w:lang w:val="id-ID"/>
        </w:rPr>
      </w:pPr>
      <w:r w:rsidRPr="000012F5">
        <w:rPr>
          <w:rStyle w:val="FootnoteReference"/>
          <w:rFonts w:asciiTheme="majorBidi" w:hAnsiTheme="majorBidi" w:cstheme="majorBidi"/>
        </w:rPr>
        <w:footnoteRef/>
      </w:r>
      <w:r w:rsidRPr="007804EB">
        <w:rPr>
          <w:rFonts w:asciiTheme="majorBidi" w:hAnsiTheme="majorBidi" w:cstheme="majorBidi"/>
          <w:lang w:val="id-ID"/>
        </w:rPr>
        <w:t xml:space="preserve"> </w:t>
      </w:r>
      <w:r w:rsidRPr="000012F5">
        <w:rPr>
          <w:rFonts w:asciiTheme="majorBidi" w:hAnsiTheme="majorBidi" w:cstheme="majorBidi"/>
        </w:rPr>
        <w:fldChar w:fldCharType="begin" w:fldLock="1"/>
      </w:r>
      <w:r w:rsidR="00137074" w:rsidRPr="007804EB">
        <w:rPr>
          <w:rFonts w:asciiTheme="majorBidi" w:hAnsiTheme="majorBidi" w:cstheme="majorBidi"/>
          <w:lang w:val="id-ID"/>
        </w:rPr>
        <w:instrText>ADDIN CSL_CITATION {"citationItems":[{"id":"ITEM-1","itemData":{"DOI":"10.24912/kn.v4i2.8214","abstract":"TikTok social media is popular with various groups and age groups. TikTok is an audio visual based social media application that contains short videos that are homemade or made by other people who entertain with interesting features such as the latest music, unique face filters and others. This study uses the Theory of Uses and Gratifications to determine individual satisfaction in using TikTok social media. Social media can shape the self-concept of its users based on internal factors (physical and psychological) and external factors (other people and reference groups). This study aims to find out how the use of audio visual-based social media in shaping the self-concept of users with different age levels. This study uses a qualitative approach with a case study method for users of TikTok social media. Data collection was carried out using observations and interviews with 4 sources of users of TikTok applications who have different age levels. The results of this study indicate differences in the age level of TikTok users affect the duration of using the application also affect the formation of self-concept formed by the speakers. The use of the TikTok application forms the self-concept of the resource person in a positive direction such as increasing the confidence of the resource person to show his identity and negative self-concepts such as lack of time management.Media sosial TikTok digemari oleh berbagai kalangan dan jenjang umur. TikTok adalah aplikasi media sosial berbasis audio visual yang berisikan video-video pendek buatan sendiri maupun buatan orang lain yang menghibur dengan fitur-fitur menarik seperti musik terbaru, filter wajah yang unik dan lain-lain. Penelitian ini menggunakan Teori Uses and Gratifications untuk mengetahui kepuasan individu dalam menggunakan media sosial TikTok. Media sosial dapat membentuk konsep diri dari penggunanya berdasarkan faktor internal (fisik dan psikis) dan faktor eksternal (orang lain dan kelompok rujukan). Penelitian ini bertujuan untuk mengetahui bagaimana penggunaan media sosial berbasis audio visual dalam membentuk konsep diri penggunanya dengan jenjang umur yang berbeda. Penelitian ini menggunakan pendekatan kualitatif dengan metode studi kasus terhadap pengguna media sosial TikTok. Pengumpulan data dilakukan menggunakan observasi dan wawancara kepada 4 narasumber pengguna aplikasi TikTok yang memiliki jenjang umur yang berbeda. Hasil dari penelitian ini menunjukkan perbedaan jenjang umur pengguna TikT…","author":[{"dropping-particle":"","family":"Chandra Kusuma","given":"Dian Novita Sari","non-dropping-particle":"","parse-names":false,"suffix":""},{"dropping-particle":"","family":"Oktavianti","given":"Roswita","non-dropping-particle":"","parse-names":false,"suffix":""}],"container-title":"Koneksi","id":"ITEM-1","issue":"2","issued":{"date-parts":[["2020"]]},"page":"372","title":"Penggunaan Aplikasi Media Sosial Berbasis Audio Visual dalam Membentuk Konsep Diri (Studi Kasus Aplikasi Tiktok)","type":"article-journal","volume":"4"},"uris":["http://www.mendeley.com/documents/?uuid=e420b233-0bef-4275-b4fb-778ffd471ae8"]}],"mendeley":{"formattedCitation":"Dian Novita Sari Chandra Kusuma and Roswita Oktavianti, “Penggunaan Aplikasi Media Sosial Berbasis Audio Visual Dalam Membentuk Konsep Diri (Studi Kasus Aplikasi Tiktok),” &lt;i&gt;Koneksi&lt;/i&gt; 4, no. 2 (2020): 372, https://doi.org/10.24912/kn.v4i2.8214.","plainTextFormattedCitation":"Dian Novita Sari Chandra Kusuma and Roswita Oktavianti, “Penggunaan Aplikasi Media Sosial Berbasis Audio Visual Dalam Membentuk Konsep Diri (Studi Kasus Aplikasi Tiktok),” Koneksi 4, no. 2 (2020): 372, https://doi.org/10.24912/kn.v4i2.8214.","previouslyFormattedCitation":"Dian Novita Sari Chandra Kusuma and Roswita Oktavianti, “Penggunaan Aplikasi Media Sosial Berbasis Audio Visual Dalam Membentuk Konsep Diri (Studi Kasus Aplikasi Tiktok),” &lt;i&gt;Koneksi&lt;/i&gt; 4, no. 2 (2020): 372, https://doi.org/10.24912/kn.v4i2.8214."},"properties":{"noteIndex":30},"schema":"https://github.com/citation-style-language/schema/raw/master/csl-citation.json"}</w:instrText>
      </w:r>
      <w:r w:rsidRPr="000012F5">
        <w:rPr>
          <w:rFonts w:asciiTheme="majorBidi" w:hAnsiTheme="majorBidi" w:cstheme="majorBidi"/>
        </w:rPr>
        <w:fldChar w:fldCharType="separate"/>
      </w:r>
      <w:r w:rsidRPr="007804EB">
        <w:rPr>
          <w:rFonts w:asciiTheme="majorBidi" w:hAnsiTheme="majorBidi" w:cstheme="majorBidi"/>
          <w:noProof/>
          <w:lang w:val="id-ID"/>
        </w:rPr>
        <w:t xml:space="preserve">Dian Novita Sari Chandra Kusuma and Roswita Oktavianti, "The Use of Audio-Visual-Based Social Media Applications in Forming Self-Concept (Case Study of Tiktok Applications)," </w:t>
      </w:r>
      <w:r w:rsidRPr="007804EB">
        <w:rPr>
          <w:rFonts w:asciiTheme="majorBidi" w:hAnsiTheme="majorBidi" w:cstheme="majorBidi"/>
          <w:i/>
          <w:noProof/>
          <w:lang w:val="id-ID"/>
        </w:rPr>
        <w:t>Connection</w:t>
      </w:r>
      <w:r w:rsidRPr="007804EB">
        <w:rPr>
          <w:rFonts w:asciiTheme="majorBidi" w:hAnsiTheme="majorBidi" w:cstheme="majorBidi"/>
          <w:noProof/>
          <w:lang w:val="id-ID"/>
        </w:rPr>
        <w:t xml:space="preserve"> 4, no. 2 (2020): 372, https://doi.org/10.24912/kn.v4i2.8214.</w:t>
      </w:r>
      <w:r w:rsidRPr="000012F5">
        <w:rPr>
          <w:rFonts w:asciiTheme="majorBidi" w:hAnsiTheme="majorBidi" w:cstheme="majorBidi"/>
        </w:rPr>
        <w:fldChar w:fldCharType="end"/>
      </w:r>
    </w:p>
  </w:footnote>
  <w:footnote w:id="31">
    <w:p w14:paraId="164B74C5" w14:textId="7099B585" w:rsidR="005B4FCA" w:rsidRPr="000012F5" w:rsidRDefault="005B4FCA" w:rsidP="000012F5">
      <w:pPr>
        <w:pStyle w:val="FootnoteText"/>
        <w:jc w:val="both"/>
        <w:rPr>
          <w:rFonts w:asciiTheme="majorBidi" w:hAnsiTheme="majorBidi" w:cstheme="majorBidi"/>
          <w:lang w:val="id-ID"/>
        </w:rPr>
      </w:pPr>
      <w:r w:rsidRPr="000012F5">
        <w:rPr>
          <w:rStyle w:val="FootnoteReference"/>
          <w:rFonts w:asciiTheme="majorBidi" w:hAnsiTheme="majorBidi" w:cstheme="majorBidi"/>
        </w:rPr>
        <w:footnoteRef/>
      </w:r>
      <w:r w:rsidRPr="007804EB">
        <w:rPr>
          <w:rFonts w:asciiTheme="majorBidi" w:hAnsiTheme="majorBidi" w:cstheme="majorBidi"/>
          <w:lang w:val="id-ID"/>
        </w:rPr>
        <w:t xml:space="preserve"> </w:t>
      </w:r>
      <w:r w:rsidRPr="000012F5">
        <w:rPr>
          <w:rFonts w:asciiTheme="majorBidi" w:hAnsiTheme="majorBidi" w:cstheme="majorBidi"/>
        </w:rPr>
        <w:fldChar w:fldCharType="begin" w:fldLock="1"/>
      </w:r>
      <w:r w:rsidR="00137074" w:rsidRPr="007804EB">
        <w:rPr>
          <w:rFonts w:asciiTheme="majorBidi" w:hAnsiTheme="majorBidi" w:cstheme="majorBidi"/>
          <w:lang w:val="id-ID"/>
        </w:rPr>
        <w:instrText>ADDIN CSL_CITATION {"citationItems":[{"id":"ITEM-1","itemData":{"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w:instrText>
      </w:r>
      <w:r w:rsidR="00137074" w:rsidRPr="000012F5">
        <w:rPr>
          <w:rFonts w:asciiTheme="majorBidi" w:hAnsiTheme="majorBidi" w:cstheme="majorBidi"/>
        </w:rPr>
        <w:instrText>α</w:instrText>
      </w:r>
      <w:r w:rsidR="00137074" w:rsidRPr="007804EB">
        <w:rPr>
          <w:rFonts w:asciiTheme="majorBidi" w:hAnsiTheme="majorBidi" w:cstheme="majorBidi"/>
          <w:lang w:val="id-ID"/>
        </w:rPr>
        <w:instrText>. Interpretation: The 2019-nCoV infection caused clusters of severe respiratory illness similar to severe acute respiratory syndrome coronavirus and was associated with ICU admission and high mortality. Ma…","author":[{"dropping-particle":"","family":"Kadek Riyan Putra Richadinata","given":"Ni Luh Putu Surya Astitiani","non-dropping-particle":"","parse-names":false,"suffix":""}],"container-title":"E-Jurnal Manajemen","id":"ITEM-1","issue":"2","issued":{"date-parts":[["2019"]]},"page":"58-66","title":"Pengaruh Iklan Sosial Media Terhadap Keputusan Pembelian Konsumen di Lingkungan Universitas Bali Internasional","type":"article-journal","volume":"27"},"uris":["http://www.mendeley.com/documents/?uuid=32eb7a92-51af-4e22-bf18-db609e0deea6"]}],"mendeley":{"formattedCitation":"Ni Luh Putu Surya Astitiani Kadek Riyan Putra Richadinata, “Pengaruh Iklan Sosial Media Terhadap Keputusan Pembelian Konsumen Di Lingkungan Universitas Bali Internasional,” &lt;i&gt;E-Jurnal Manajemen&lt;/i&gt; 27, no. 2 (2019): 58–66.","plainTextFormattedCitation":"Ni Luh Putu Surya Astitiani Kadek Riyan Putra Richadinata, “Pengaruh Iklan Sosial Media Terhadap Keputusan Pembelian Konsumen Di Lingkungan Universitas Bali Internasional,” E-Jurnal Manajemen 27, no. 2 (2019): 58–66.","previouslyFormattedCitation":"Ni Luh Putu Surya Astitiani Kadek Riyan Putra Richadinata, “Pengaruh Iklan Sosial Media Terhadap Keputusan Pembelian Konsumen Di Lingkungan Universitas Bali Internasional,” &lt;i&gt;E-Jurnal Manajemen&lt;/i&gt; 27, no. 2 (2019): 58–66."},"properties":{"noteIndex":31},"schema":"https://github.com/citation-style-language/schema/raw/master/csl-citation.json"}</w:instrText>
      </w:r>
      <w:r w:rsidRPr="000012F5">
        <w:rPr>
          <w:rFonts w:asciiTheme="majorBidi" w:hAnsiTheme="majorBidi" w:cstheme="majorBidi"/>
        </w:rPr>
        <w:fldChar w:fldCharType="separate"/>
      </w:r>
      <w:r w:rsidRPr="007804EB">
        <w:rPr>
          <w:rFonts w:asciiTheme="majorBidi" w:hAnsiTheme="majorBidi" w:cstheme="majorBidi"/>
          <w:noProof/>
          <w:lang w:val="id-ID"/>
        </w:rPr>
        <w:t xml:space="preserve">Ni Luh Putu Surya Astitiani Kadek Riyan Putra Richadinata, "The Influence of Social Media Advertising on Consumer Purchase Decisions at the University of Bali International," </w:t>
      </w:r>
      <w:r w:rsidRPr="007804EB">
        <w:rPr>
          <w:rFonts w:asciiTheme="majorBidi" w:hAnsiTheme="majorBidi" w:cstheme="majorBidi"/>
          <w:i/>
          <w:noProof/>
          <w:lang w:val="id-ID"/>
        </w:rPr>
        <w:t>Management E-Journal</w:t>
      </w:r>
      <w:r w:rsidRPr="007804EB">
        <w:rPr>
          <w:rFonts w:asciiTheme="majorBidi" w:hAnsiTheme="majorBidi" w:cstheme="majorBidi"/>
          <w:noProof/>
          <w:lang w:val="id-ID"/>
        </w:rPr>
        <w:t xml:space="preserve"> 27, no. 2 (2019): 58–66.</w:t>
      </w:r>
      <w:r w:rsidRPr="000012F5">
        <w:rPr>
          <w:rFonts w:asciiTheme="majorBidi" w:hAnsiTheme="majorBidi" w:cstheme="majorBidi"/>
        </w:rPr>
        <w:fldChar w:fldCharType="end"/>
      </w:r>
    </w:p>
  </w:footnote>
  <w:footnote w:id="32">
    <w:p w14:paraId="4EA24474" w14:textId="4F0B514D" w:rsidR="005B4FCA" w:rsidRPr="000012F5" w:rsidRDefault="005B4FCA" w:rsidP="000012F5">
      <w:pPr>
        <w:pStyle w:val="FootnoteText"/>
        <w:jc w:val="both"/>
        <w:rPr>
          <w:rFonts w:asciiTheme="majorBidi" w:hAnsiTheme="majorBidi" w:cstheme="majorBidi"/>
          <w:lang w:val="id-ID"/>
        </w:rPr>
      </w:pPr>
      <w:r w:rsidRPr="000012F5">
        <w:rPr>
          <w:rStyle w:val="FootnoteReference"/>
          <w:rFonts w:asciiTheme="majorBidi" w:hAnsiTheme="majorBidi" w:cstheme="majorBidi"/>
        </w:rPr>
        <w:footnoteRef/>
      </w:r>
      <w:r w:rsidRPr="000012F5">
        <w:rPr>
          <w:rFonts w:asciiTheme="majorBidi" w:hAnsiTheme="majorBidi" w:cstheme="majorBidi"/>
        </w:rPr>
        <w:t xml:space="preserve"> </w:t>
      </w:r>
      <w:r w:rsidRPr="000012F5">
        <w:rPr>
          <w:rFonts w:asciiTheme="majorBidi" w:hAnsiTheme="majorBidi" w:cstheme="majorBidi"/>
        </w:rPr>
        <w:fldChar w:fldCharType="begin" w:fldLock="1"/>
      </w:r>
      <w:r w:rsidR="00137074" w:rsidRPr="000012F5">
        <w:rPr>
          <w:rFonts w:asciiTheme="majorBidi" w:hAnsiTheme="majorBidi" w:cstheme="majorBidi"/>
        </w:rPr>
        <w:instrText>ADDIN CSL_CITATION {"citationItems":[{"id":"ITEM-1","itemData":{"author":[{"dropping-particle":"","family":"Sahraz","given":"Abdul","non-dropping-particle":"","parse-names":false,"suffix":""},{"dropping-particle":"","family":"Lily","given":"Alfu","non-dropping-particle":"","parse-names":false,"suffix":""},{"dropping-particle":"","family":"Syah","given":"Andrian","non-dropping-particle":"","parse-names":false,"suffix":""}],"id":"ITEM-1","issue":"1","issued":{"date-parts":[["2025"]]},"page":"6-10","title":"Media Sosial Membentuk dan Memengaruhi Identitas Sosial","type":"article-journal","volume":"1"},"uris":["http://www.mendeley.com/documents/?uuid=537337f7-0e97-4c5a-b5bc-a44bcb2d4344"]}],"mendeley":{"formattedCitation":"Sahraz, Lily, and Syah, “Media Sosial Membentuk Dan Memengaruhi Identitas Sosial.”","plainTextFormattedCitation":"Sahraz, Lily, and Syah, “Media Sosial Membentuk Dan Memengaruhi Identitas Sosial.”","previouslyFormattedCitation":"Sahraz, Lily, and Syah, “Media Sosial Membentuk Dan Memengaruhi Identitas Sosial.”"},"properties":{"noteIndex":32},"schema":"https://github.com/citation-style-language/schema/raw/master/csl-citation.json"}</w:instrText>
      </w:r>
      <w:r w:rsidRPr="000012F5">
        <w:rPr>
          <w:rFonts w:asciiTheme="majorBidi" w:hAnsiTheme="majorBidi" w:cstheme="majorBidi"/>
        </w:rPr>
        <w:fldChar w:fldCharType="separate"/>
      </w:r>
      <w:r w:rsidRPr="000012F5">
        <w:rPr>
          <w:rFonts w:asciiTheme="majorBidi" w:hAnsiTheme="majorBidi" w:cstheme="majorBidi"/>
          <w:noProof/>
        </w:rPr>
        <w:t>Sahraz, Lily, and Shah, "Social Media Shapes and Influences Social Identity."</w:t>
      </w:r>
      <w:r w:rsidRPr="000012F5">
        <w:rPr>
          <w:rFonts w:asciiTheme="majorBidi" w:hAnsiTheme="majorBidi" w:cstheme="majorBidi"/>
        </w:rPr>
        <w:fldChar w:fldCharType="end"/>
      </w:r>
    </w:p>
  </w:footnote>
  <w:footnote w:id="33">
    <w:p w14:paraId="1BA80D81" w14:textId="77777777" w:rsidR="009B1FEC" w:rsidRPr="000012F5" w:rsidRDefault="009B1FEC" w:rsidP="000012F5">
      <w:pPr>
        <w:pStyle w:val="FootnoteText"/>
        <w:jc w:val="both"/>
        <w:rPr>
          <w:rFonts w:asciiTheme="majorBidi" w:hAnsiTheme="majorBidi" w:cstheme="majorBidi"/>
          <w:lang w:val="id-ID"/>
        </w:rPr>
      </w:pPr>
      <w:r w:rsidRPr="000012F5">
        <w:rPr>
          <w:rStyle w:val="FootnoteReference"/>
          <w:rFonts w:asciiTheme="majorBidi" w:hAnsiTheme="majorBidi" w:cstheme="majorBidi"/>
        </w:rPr>
        <w:footnoteRef/>
      </w:r>
      <w:r w:rsidRPr="000012F5">
        <w:rPr>
          <w:rFonts w:asciiTheme="majorBidi" w:hAnsiTheme="majorBidi" w:cstheme="majorBidi"/>
        </w:rPr>
        <w:t xml:space="preserve"> </w:t>
      </w:r>
      <w:r w:rsidRPr="000012F5">
        <w:rPr>
          <w:rFonts w:asciiTheme="majorBidi" w:hAnsiTheme="majorBidi" w:cstheme="majorBidi"/>
        </w:rPr>
        <w:fldChar w:fldCharType="begin" w:fldLock="1"/>
      </w:r>
      <w:r w:rsidRPr="000012F5">
        <w:rPr>
          <w:rFonts w:asciiTheme="majorBidi" w:hAnsiTheme="majorBidi" w:cstheme="majorBidi"/>
        </w:rPr>
        <w:instrText>ADDIN CSL_CITATION {"citationItems":[{"id":"ITEM-1","itemData":{"DOI":"10.24235/prophetic.v4i1.8755","ISSN":"2654-3958","abstract":"In this sophisticated technology era, people no longer only interact with other people directly, but also people can interact indirectly, namely with the presence of social media technology. In human life, technological developments are always juxtaposed with modernity which is synonymous with progress. Communities no longer only form communities within an area, but people can form communities with social media. Among the social media users are teenagers. In the use of social media, teenagers usually use it to share about their personal activities, such as their stories and photos with their friends. By using social media, someone is free to comment and share their opinion with other users without any worries. However, in the use of social media, it is often used to create good feelings, without realizing it, social media can backfire on its users so that it can cause bad things. Besides being able to have a strong effect on user behavior, social media can also cause mental health problems for its users.","author":[{"dropping-particle":"","family":"Rosmalina","given":"Asriyanti","non-dropping-particle":"","parse-names":false,"suffix":""},{"dropping-particle":"","family":"Khaerunnisa","given":"Tia","non-dropping-particle":"","parse-names":false,"suffix":""}],"container-title":"Prophetic : Professional, Empathy, Islamic Counseling Journal","id":"ITEM-1","issue":"1","issued":{"date-parts":[["2021"]]},"page":"49","title":"Penggunaan Media Sosial dalam Kesehatan Mental Remaja","type":"article-journal","volume":"4"},"uris":["http://www.mendeley.com/documents/?uuid=a3468873-3670-4c7e-b33e-a26e1a0faec2"]}],"mendeley":{"formattedCitation":"Asriyanti Rosmalina and Tia Khaerunnisa, “Penggunaan Media Sosial Dalam Kesehatan Mental Remaja,” &lt;i&gt;Prophetic : Professional, Empathy, Islamic Counseling Journal&lt;/i&gt; 4, no. 1 (2021): 49, https://doi.org/10.24235/prophetic.v4i1.8755.","plainTextFormattedCitation":"Asriyanti Rosmalina and Tia Khaerunnisa, “Penggunaan Media Sosial Dalam Kesehatan Mental Remaja,” Prophetic : Professional, Empathy, Islamic Counseling Journal 4, no. 1 (2021): 49, https://doi.org/10.24235/prophetic.v4i1.8755.","previouslyFormattedCitation":"Asriyanti Rosmalina and Tia Khaerunnisa, “Penggunaan Media Sosial Dalam Kesehatan Mental Remaja,” &lt;i&gt;Prophetic : Professional, Empathy, Islamic Counseling Journal&lt;/i&gt; 4, no. 1 (2021): 49, https://doi.org/10.24235/prophetic.v4i1.8755."},"properties":{"noteIndex":33},"schema":"https://github.com/citation-style-language/schema/raw/master/csl-citation.json"}</w:instrText>
      </w:r>
      <w:r w:rsidRPr="000012F5">
        <w:rPr>
          <w:rFonts w:asciiTheme="majorBidi" w:hAnsiTheme="majorBidi" w:cstheme="majorBidi"/>
        </w:rPr>
        <w:fldChar w:fldCharType="separate"/>
      </w:r>
      <w:r w:rsidRPr="000012F5">
        <w:rPr>
          <w:rFonts w:asciiTheme="majorBidi" w:hAnsiTheme="majorBidi" w:cstheme="majorBidi"/>
          <w:noProof/>
        </w:rPr>
        <w:t xml:space="preserve">Asriyanti Rosmalina and Tia Khaerunnisa, "The Use of Social Media in Adolescent Mental Health," </w:t>
      </w:r>
      <w:r w:rsidRPr="000012F5">
        <w:rPr>
          <w:rFonts w:asciiTheme="majorBidi" w:hAnsiTheme="majorBidi" w:cstheme="majorBidi"/>
          <w:i/>
          <w:noProof/>
        </w:rPr>
        <w:t>Prophetic : Professional, Empathy, Islamic Counseling Journal</w:t>
      </w:r>
      <w:r w:rsidRPr="000012F5">
        <w:rPr>
          <w:rFonts w:asciiTheme="majorBidi" w:hAnsiTheme="majorBidi" w:cstheme="majorBidi"/>
          <w:noProof/>
        </w:rPr>
        <w:t xml:space="preserve"> 4, no. 1 (2021): 49, https://doi.org/10.24235/prophetic.v4i1.8755.</w:t>
      </w:r>
      <w:r w:rsidRPr="000012F5">
        <w:rPr>
          <w:rFonts w:asciiTheme="majorBidi" w:hAnsiTheme="majorBidi" w:cstheme="majorBidi"/>
        </w:rPr>
        <w:fldChar w:fldCharType="end"/>
      </w:r>
    </w:p>
  </w:footnote>
  <w:footnote w:id="34">
    <w:p w14:paraId="191AD948" w14:textId="77777777" w:rsidR="009B1FEC" w:rsidRPr="00AE6E27" w:rsidRDefault="009B1FEC" w:rsidP="000012F5">
      <w:pPr>
        <w:pStyle w:val="FootnoteText"/>
        <w:jc w:val="both"/>
        <w:rPr>
          <w:lang w:val="id-ID"/>
        </w:rPr>
      </w:pPr>
      <w:r w:rsidRPr="000012F5">
        <w:rPr>
          <w:rStyle w:val="FootnoteReference"/>
          <w:rFonts w:asciiTheme="majorBidi" w:hAnsiTheme="majorBidi" w:cstheme="majorBidi"/>
        </w:rPr>
        <w:footnoteRef/>
      </w:r>
      <w:r w:rsidRPr="007804EB">
        <w:rPr>
          <w:rFonts w:asciiTheme="majorBidi" w:hAnsiTheme="majorBidi" w:cstheme="majorBidi"/>
          <w:lang w:val="id-ID"/>
        </w:rPr>
        <w:t xml:space="preserve"> </w:t>
      </w:r>
      <w:r w:rsidRPr="000012F5">
        <w:rPr>
          <w:rFonts w:asciiTheme="majorBidi" w:hAnsiTheme="majorBidi" w:cstheme="majorBidi"/>
        </w:rPr>
        <w:fldChar w:fldCharType="begin" w:fldLock="1"/>
      </w:r>
      <w:r w:rsidRPr="007804EB">
        <w:rPr>
          <w:rFonts w:asciiTheme="majorBidi" w:hAnsiTheme="majorBidi" w:cstheme="majorBidi"/>
          <w:lang w:val="id-ID"/>
        </w:rPr>
        <w:instrText>ADDIN CSL_CITATION {"citationItems":[{"id":"ITEM-1","itemData":{"DOI":"10.30787/gaster.v18i1.487","ISSN":"1858-3385","abstract":"Teknologi informasi di era globalisasi berkembang sangat pesat di dalam kehidupan masyarakat. Berkat teknologi baru seperti internet, segala kebutuhan manusia dapat dipenuhi. Banyaknya fasilitas yang disediakan oleh internet terutama di media sosial, memicu peningkatan penggunaan oleh remaja. Intensitas penggunaan media sosial menciptakan bentuk-bentuk interaksi yang berbeda dengan sebelumnya. Hal ini merupakan proses penyesuaian diri terhadap lingkungan sosial dimasyarakat. Ketika remaja dengan intensitas penggunaan media sosial tinggi, maka akan berengaruh pada kesehatan mentalnya seperti interaksi sosialnya menjadi bersifat tak langsung, sosiabilitasnya cenderung rendah dan kepekaan sosialnya cenderung rendah. Hal ini biasa disebut dengan sikap apatis. Tujuan penelitian ini adalah untuk mengetahui sejauh mana dampak sosial yang ditimbulkan akibat dari penggunaan media sosial terhadap sikap apatis di lingkungan sekitar.Desain penelitian dengan menggunakan penelitian analitik observasional dengan pendekatan potong lintang (cross sectional). Teknik pengumpulan data yang digunakan untuk mengumpulkan data primer dengan menggunakan kuesioner terstruktur. Data yang diperoleh kemudian dianalisis dengan rumus univariat (rumus distribusi frekuensi) dan bivariat (rumus Pearson product moment). Hasil penelitian menunjukkan bahwa intensitas penggunaan media sosial memiliki dampak sosial pada remaja yaitu timbulnya gangguan kesehatan mental berupa sikap apatis. Nilai korelasi 0.528 dan nilai signifikansi p(&lt;0.001) &lt; 0.05 dengan arah hubungan positif sehingga semakin tinggi tingkat intensitas penggunaan media sosial maka sikap remaja semakin apatis.","author":[{"dropping-particle":"","family":"Pratama","given":"Bangkit Ary","non-dropping-particle":"","parse-names":false,"suffix":""},{"dropping-particle":"","family":"Sari","given":"Defie Septiana","non-dropping-particle":"","parse-names":false,"suffix":""}],"container-title":"Gaster","id":"ITEM-1","issue":"1","issued":{"date-parts":[["2020"]]},"page":"65","title":"Dampak Sosial Intensitas Penggunaan Media Sosial Terhadap Kesehatan Mental Berupa Sikap Apatis di SMP Kabupaten Sukoharjo","type":"article-journal","volume":"18"},"uris":["http://www.mendeley.com/documents/?uuid=2d3afc09-cecc-4ec2-b088-a2af7b41d1bb"]}],"mendeley":{"formattedCitation":"Bangkit Ary Pratama and Defie Septiana Sari, “Dampak Sosial Intensitas Penggunaan Media Sosial Terhadap Kesehatan Mental Berupa Sikap Apatis Di SMP Kabupaten Sukoharjo,” &lt;i&gt;Gaster&lt;/i&gt; 18, no. 1 (2020): 65, https://doi.org/10.30787/gaster.v18i1.487.","plainTextFormattedCitation":"Bangkit Ary Pratama and Defie Septiana Sari, “Dampak Sosial Intensitas Penggunaan Media Sosial Terhadap Kesehatan Mental Berupa Sikap Apatis Di SMP Kabupaten Sukoharjo,” Gaster 18, no. 1 (2020): 65, https://doi.org/10.30787/gaster.v18i1.487.","previouslyFormattedCitation":"Bangkit Ary Pratama and Defie Septiana Sari, “Dampak Sosial Intensitas Penggunaan Media Sosial Terhadap Kesehatan Mental Berupa Sikap Apatis Di SMP Kabupaten Sukoharjo,” &lt;i&gt;Gaster&lt;/i&gt; 18, no. 1 (2020): 65, https://doi.org/10.30787/gaster.v18i1.487."},"properties":{"noteIndex":34},"schema":"https://github.com/citation-style-language/schema/raw/master/csl-citation.json"}</w:instrText>
      </w:r>
      <w:r w:rsidRPr="000012F5">
        <w:rPr>
          <w:rFonts w:asciiTheme="majorBidi" w:hAnsiTheme="majorBidi" w:cstheme="majorBidi"/>
        </w:rPr>
        <w:fldChar w:fldCharType="separate"/>
      </w:r>
      <w:r w:rsidRPr="007804EB">
        <w:rPr>
          <w:rFonts w:asciiTheme="majorBidi" w:hAnsiTheme="majorBidi" w:cstheme="majorBidi"/>
          <w:noProof/>
          <w:lang w:val="id-ID"/>
        </w:rPr>
        <w:t xml:space="preserve">Bangkit Ary Pratama and Defie Septiana Sari, "The Social Impact of the Intensity of Social Media Use on Mental Health in the Form of Apathetic Attitudes in Junior High School in Sukoharjo Regency," </w:t>
      </w:r>
      <w:r w:rsidRPr="007804EB">
        <w:rPr>
          <w:rFonts w:asciiTheme="majorBidi" w:hAnsiTheme="majorBidi" w:cstheme="majorBidi"/>
          <w:i/>
          <w:noProof/>
          <w:lang w:val="id-ID"/>
        </w:rPr>
        <w:t>Gaster</w:t>
      </w:r>
      <w:r w:rsidRPr="007804EB">
        <w:rPr>
          <w:rFonts w:asciiTheme="majorBidi" w:hAnsiTheme="majorBidi" w:cstheme="majorBidi"/>
          <w:noProof/>
          <w:lang w:val="id-ID"/>
        </w:rPr>
        <w:t xml:space="preserve"> 18, no. 1 (2020): 65, https://doi.org/10.30787/gaster.v18i1.487.</w:t>
      </w:r>
      <w:r w:rsidRPr="000012F5">
        <w:rPr>
          <w:rFonts w:asciiTheme="majorBidi" w:hAnsiTheme="majorBidi" w:cstheme="majorBidi"/>
        </w:rPr>
        <w:fldChar w:fldCharType="end"/>
      </w:r>
    </w:p>
  </w:footnote>
  <w:footnote w:id="35">
    <w:p w14:paraId="281346F4" w14:textId="645D8823" w:rsidR="00AE6E27" w:rsidRPr="000012F5" w:rsidRDefault="00AE6E27" w:rsidP="000012F5">
      <w:pPr>
        <w:pStyle w:val="FootnoteText"/>
        <w:jc w:val="both"/>
        <w:rPr>
          <w:rFonts w:asciiTheme="majorBidi" w:hAnsiTheme="majorBidi" w:cstheme="majorBidi"/>
          <w:lang w:val="id-ID"/>
        </w:rPr>
      </w:pPr>
      <w:r w:rsidRPr="000012F5">
        <w:rPr>
          <w:rStyle w:val="FootnoteReference"/>
          <w:rFonts w:asciiTheme="majorBidi" w:hAnsiTheme="majorBidi" w:cstheme="majorBidi"/>
        </w:rPr>
        <w:footnoteRef/>
      </w:r>
      <w:r w:rsidRPr="000012F5">
        <w:rPr>
          <w:rFonts w:asciiTheme="majorBidi" w:hAnsiTheme="majorBidi" w:cstheme="majorBidi"/>
        </w:rPr>
        <w:t xml:space="preserve"> </w:t>
      </w:r>
      <w:r w:rsidRPr="000012F5">
        <w:rPr>
          <w:rFonts w:asciiTheme="majorBidi" w:hAnsiTheme="majorBidi" w:cstheme="majorBidi"/>
        </w:rPr>
        <w:fldChar w:fldCharType="begin" w:fldLock="1"/>
      </w:r>
      <w:r w:rsidR="00137074" w:rsidRPr="000012F5">
        <w:rPr>
          <w:rFonts w:asciiTheme="majorBidi" w:hAnsiTheme="majorBidi" w:cstheme="majorBidi"/>
        </w:rPr>
        <w:instrText>ADDIN CSL_CITATION {"citationItems":[{"id":"ITEM-1","itemData":{"DOI":"10.24235/prophetic.v4i1.8755","ISSN":"2654-3958","abstract":"In this sophisticated technology era, people no longer only interact with other people directly, but also people can interact indirectly, namely with the presence of social media technology. In human life, technological developments are always juxtaposed with modernity which is synonymous with progress. Communities no longer only form communities within an area, but people can form communities with social media. Among the social media users are teenagers. In the use of social media, teenagers usually use it to share about their personal activities, such as their stories and photos with their friends. By using social media, someone is free to comment and share their opinion with other users without any worries. However, in the use of social media, it is often used to create good feelings, without realizing it, social media can backfire on its users so that it can cause bad things. Besides being able to have a strong effect on user behavior, social media can also cause mental health problems for its users.","author":[{"dropping-particle":"","family":"Rosmalina","given":"Asriyanti","non-dropping-particle":"","parse-names":false,"suffix":""},{"dropping-particle":"","family":"Khaerunnisa","given":"Tia","non-dropping-particle":"","parse-names":false,"suffix":""}],"container-title":"Prophetic : Professional, Empathy, Islamic Counseling Journal","id":"ITEM-1","issue":"1","issued":{"date-parts":[["2021"]]},"page":"49","title":"Penggunaan Media Sosial dalam Kesehatan Mental Remaja","type":"article-journal","volume":"4"},"uris":["http://www.mendeley.com/documents/?uuid=a3468873-3670-4c7e-b33e-a26e1a0faec2"]}],"mendeley":{"formattedCitation":"Asriyanti Rosmalina and Tia Khaerunnisa, “Penggunaan Media Sosial Dalam Kesehatan Mental Remaja,” &lt;i&gt;Prophetic : Professional, Empathy, Islamic Counseling Journal&lt;/i&gt; 4, no. 1 (2021): 49, https://doi.org/10.24235/prophetic.v4i1.8755.","plainTextFormattedCitation":"Asriyanti Rosmalina and Tia Khaerunnisa, “Penggunaan Media Sosial Dalam Kesehatan Mental Remaja,” Prophetic : Professional, Empathy, Islamic Counseling Journal 4, no. 1 (2021): 49, https://doi.org/10.24235/prophetic.v4i1.8755.","previouslyFormattedCitation":"Asriyanti Rosmalina and Tia Khaerunnisa, “Penggunaan Media Sosial Dalam Kesehatan Mental Remaja,” &lt;i&gt;Prophetic : Professional, Empathy, Islamic Counseling Journal&lt;/i&gt; 4, no. 1 (2021): 49, https://doi.org/10.24235/prophetic.v4i1.8755."},"properties":{"noteIndex":33},"schema":"https://github.com/citation-style-language/schema/raw/master/csl-citation.json"}</w:instrText>
      </w:r>
      <w:r w:rsidRPr="000012F5">
        <w:rPr>
          <w:rFonts w:asciiTheme="majorBidi" w:hAnsiTheme="majorBidi" w:cstheme="majorBidi"/>
        </w:rPr>
        <w:fldChar w:fldCharType="separate"/>
      </w:r>
      <w:r w:rsidRPr="000012F5">
        <w:rPr>
          <w:rFonts w:asciiTheme="majorBidi" w:hAnsiTheme="majorBidi" w:cstheme="majorBidi"/>
          <w:noProof/>
        </w:rPr>
        <w:t xml:space="preserve">Asriyanti Rosmalina and Tia Khaerunnisa, "The Use of Social Media in Adolescent Mental Health," </w:t>
      </w:r>
      <w:r w:rsidRPr="000012F5">
        <w:rPr>
          <w:rFonts w:asciiTheme="majorBidi" w:hAnsiTheme="majorBidi" w:cstheme="majorBidi"/>
          <w:i/>
          <w:noProof/>
        </w:rPr>
        <w:t>Prophetic : Professional, Empathy, Islamic Counseling Journal</w:t>
      </w:r>
      <w:r w:rsidRPr="000012F5">
        <w:rPr>
          <w:rFonts w:asciiTheme="majorBidi" w:hAnsiTheme="majorBidi" w:cstheme="majorBidi"/>
          <w:noProof/>
        </w:rPr>
        <w:t xml:space="preserve"> 4, no. 1 (2021): 49, https://doi.org/10.24235/prophetic.v4i1.8755.</w:t>
      </w:r>
      <w:r w:rsidRPr="000012F5">
        <w:rPr>
          <w:rFonts w:asciiTheme="majorBidi" w:hAnsiTheme="majorBidi" w:cstheme="majorBidi"/>
        </w:rPr>
        <w:fldChar w:fldCharType="end"/>
      </w:r>
    </w:p>
  </w:footnote>
  <w:footnote w:id="36">
    <w:p w14:paraId="2218C675" w14:textId="73B13DBC" w:rsidR="00AE6E27" w:rsidRPr="00AE6E27" w:rsidRDefault="00AE6E27" w:rsidP="000012F5">
      <w:pPr>
        <w:pStyle w:val="FootnoteText"/>
        <w:jc w:val="both"/>
        <w:rPr>
          <w:lang w:val="id-ID"/>
        </w:rPr>
      </w:pPr>
      <w:r w:rsidRPr="000012F5">
        <w:rPr>
          <w:rStyle w:val="FootnoteReference"/>
          <w:rFonts w:asciiTheme="majorBidi" w:hAnsiTheme="majorBidi" w:cstheme="majorBidi"/>
        </w:rPr>
        <w:footnoteRef/>
      </w:r>
      <w:r w:rsidRPr="007804EB">
        <w:rPr>
          <w:rFonts w:asciiTheme="majorBidi" w:hAnsiTheme="majorBidi" w:cstheme="majorBidi"/>
          <w:lang w:val="id-ID"/>
        </w:rPr>
        <w:t xml:space="preserve"> </w:t>
      </w:r>
      <w:r w:rsidRPr="000012F5">
        <w:rPr>
          <w:rFonts w:asciiTheme="majorBidi" w:hAnsiTheme="majorBidi" w:cstheme="majorBidi"/>
        </w:rPr>
        <w:fldChar w:fldCharType="begin" w:fldLock="1"/>
      </w:r>
      <w:r w:rsidR="00137074" w:rsidRPr="007804EB">
        <w:rPr>
          <w:rFonts w:asciiTheme="majorBidi" w:hAnsiTheme="majorBidi" w:cstheme="majorBidi"/>
          <w:lang w:val="id-ID"/>
        </w:rPr>
        <w:instrText>ADDIN CSL_CITATION {"citationItems":[{"id":"ITEM-1","itemData":{"DOI":"10.30787/gaster.v18i1.487","ISSN":"1858-3385","abstract":"Teknologi informasi di era globalisasi berkembang sangat pesat di dalam kehidupan masyarakat. Berkat teknologi baru seperti internet, segala kebutuhan manusia dapat dipenuhi. Banyaknya fasilitas yang disediakan oleh internet terutama di media sosial, memicu peningkatan penggunaan oleh remaja. Intensitas penggunaan media sosial menciptakan bentuk-bentuk interaksi yang berbeda dengan sebelumnya. Hal ini merupakan proses penyesuaian diri terhadap lingkungan sosial dimasyarakat. Ketika remaja dengan intensitas penggunaan media sosial tinggi, maka akan berengaruh pada kesehatan mentalnya seperti interaksi sosialnya menjadi bersifat tak langsung, sosiabilitasnya cenderung rendah dan kepekaan sosialnya cenderung rendah. Hal ini biasa disebut dengan sikap apatis. Tujuan penelitian ini adalah untuk mengetahui sejauh mana dampak sosial yang ditimbulkan akibat dari penggunaan media sosial terhadap sikap apatis di lingkungan sekitar.Desain penelitian dengan menggunakan penelitian analitik observasional dengan pendekatan potong lintang (cross sectional). Teknik pengumpulan data yang digunakan untuk mengumpulkan data primer dengan menggunakan kuesioner terstruktur. Data yang diperoleh kemudian dianalisis dengan rumus univariat (rumus distribusi frekuensi) dan bivariat (rumus Pearson product moment). Hasil penelitian menunjukkan bahwa intensitas penggunaan media sosial memiliki dampak sosial pada remaja yaitu timbulnya gangguan kesehatan mental berupa sikap apatis. Nilai korelasi 0.528 dan nilai signifikansi p(&lt;0.001) &lt; 0.05 dengan arah hubungan positif sehingga semakin tinggi tingkat intensitas penggunaan media sosial maka sikap remaja semakin apatis.","author":[{"dropping-particle":"","family":"Pratama","given":"Bangkit Ary","non-dropping-particle":"","parse-names":false,"suffix":""},{"dropping-particle":"","family":"Sari","given":"Defie Septiana","non-dropping-particle":"","parse-names":false,"suffix":""}],"container-title":"Gaster","id":"ITEM-1","issue":"1","issued":{"date-parts":[["2020"]]},"page":"65","title":"Dampak Sosial Intensitas Penggunaan Media Sosial Terhadap Kesehatan Mental Berupa Sikap Apatis di SMP Kabupaten Sukoharjo","type":"article-journal","volume":"18"},"uris":["http://www.mendeley.com/documents/?uuid=2d3afc09-cecc-4ec2-b088-a2af7b41d1bb"]}],"mendeley":{"formattedCitation":"Bangkit Ary Pratama and Defie Septiana Sari, “Dampak Sosial Intensitas Penggunaan Media Sosial Terhadap Kesehatan Mental Berupa Sikap Apatis Di SMP Kabupaten Sukoharjo,” &lt;i&gt;Gaster&lt;/i&gt; 18, no. 1 (2020): 65, https://doi.org/10.30787/gaster.v18i1.487.","plainTextFormattedCitation":"Bangkit Ary Pratama and Defie Septiana Sari, “Dampak Sosial Intensitas Penggunaan Media Sosial Terhadap Kesehatan Mental Berupa Sikap Apatis Di SMP Kabupaten Sukoharjo,” Gaster 18, no. 1 (2020): 65, https://doi.org/10.30787/gaster.v18i1.487.","previouslyFormattedCitation":"Bangkit Ary Pratama and Defie Septiana Sari, “Dampak Sosial Intensitas Penggunaan Media Sosial Terhadap Kesehatan Mental Berupa Sikap Apatis Di SMP Kabupaten Sukoharjo,” &lt;i&gt;Gaster&lt;/i&gt; 18, no. 1 (2020): 65, https://doi.org/10.30787/gaster.v18i1.487."},"properties":{"noteIndex":34},"schema":"https://github.com/citation-style-language/schema/raw/master/csl-citation.json"}</w:instrText>
      </w:r>
      <w:r w:rsidRPr="000012F5">
        <w:rPr>
          <w:rFonts w:asciiTheme="majorBidi" w:hAnsiTheme="majorBidi" w:cstheme="majorBidi"/>
        </w:rPr>
        <w:fldChar w:fldCharType="separate"/>
      </w:r>
      <w:r w:rsidRPr="007804EB">
        <w:rPr>
          <w:rFonts w:asciiTheme="majorBidi" w:hAnsiTheme="majorBidi" w:cstheme="majorBidi"/>
          <w:noProof/>
          <w:lang w:val="id-ID"/>
        </w:rPr>
        <w:t xml:space="preserve">Bangkit Ary Pratama and Defie Septiana Sari, "The Social Impact of the Intensity of Social Media Use on Mental Health in the Form of Apathetic Attitudes in Junior High School in Sukoharjo Regency," </w:t>
      </w:r>
      <w:r w:rsidRPr="007804EB">
        <w:rPr>
          <w:rFonts w:asciiTheme="majorBidi" w:hAnsiTheme="majorBidi" w:cstheme="majorBidi"/>
          <w:i/>
          <w:noProof/>
          <w:lang w:val="id-ID"/>
        </w:rPr>
        <w:t>Gaster</w:t>
      </w:r>
      <w:r w:rsidRPr="007804EB">
        <w:rPr>
          <w:rFonts w:asciiTheme="majorBidi" w:hAnsiTheme="majorBidi" w:cstheme="majorBidi"/>
          <w:noProof/>
          <w:lang w:val="id-ID"/>
        </w:rPr>
        <w:t xml:space="preserve"> 18, no. 1 (2020): 65, https://doi.org/10.30787/gaster.v18i1.487.</w:t>
      </w:r>
      <w:r w:rsidRPr="000012F5">
        <w:rPr>
          <w:rFonts w:asciiTheme="majorBidi" w:hAnsiTheme="majorBidi" w:cstheme="majorBidi"/>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A53ADE"/>
    <w:multiLevelType w:val="multilevel"/>
    <w:tmpl w:val="0DC0C5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F172135"/>
    <w:multiLevelType w:val="multilevel"/>
    <w:tmpl w:val="300E0D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04305C0"/>
    <w:multiLevelType w:val="multilevel"/>
    <w:tmpl w:val="932094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2347B10"/>
    <w:multiLevelType w:val="hybridMultilevel"/>
    <w:tmpl w:val="B2E237AE"/>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 w15:restartNumberingAfterBreak="0">
    <w:nsid w:val="13C3425F"/>
    <w:multiLevelType w:val="multilevel"/>
    <w:tmpl w:val="5408387A"/>
    <w:lvl w:ilvl="0">
      <w:start w:val="1"/>
      <w:numFmt w:val="decimal"/>
      <w:lvlText w:val="%1."/>
      <w:lvlJc w:val="left"/>
      <w:pPr>
        <w:tabs>
          <w:tab w:val="num" w:pos="720"/>
        </w:tabs>
        <w:ind w:left="720" w:hanging="360"/>
      </w:pPr>
      <w:rPr>
        <w:rFonts w:asciiTheme="majorBidi" w:eastAsiaTheme="minorHAnsi" w:hAnsiTheme="majorBidi" w:cstheme="majorBidi"/>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498411F"/>
    <w:multiLevelType w:val="multilevel"/>
    <w:tmpl w:val="EC04FF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A546C8"/>
    <w:multiLevelType w:val="multilevel"/>
    <w:tmpl w:val="435A24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9917600"/>
    <w:multiLevelType w:val="multilevel"/>
    <w:tmpl w:val="39FCD1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5487457"/>
    <w:multiLevelType w:val="multilevel"/>
    <w:tmpl w:val="0D9EE8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63F0861"/>
    <w:multiLevelType w:val="multilevel"/>
    <w:tmpl w:val="3626D9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A357A4A"/>
    <w:multiLevelType w:val="multilevel"/>
    <w:tmpl w:val="68C824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B523386"/>
    <w:multiLevelType w:val="multilevel"/>
    <w:tmpl w:val="A81EFB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31A67832"/>
    <w:multiLevelType w:val="multilevel"/>
    <w:tmpl w:val="C59ED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348D38AC"/>
    <w:multiLevelType w:val="multilevel"/>
    <w:tmpl w:val="A40A92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54A0FB2"/>
    <w:multiLevelType w:val="hybridMultilevel"/>
    <w:tmpl w:val="378E8F8E"/>
    <w:lvl w:ilvl="0" w:tplc="8CDEB24A">
      <w:start w:val="1"/>
      <w:numFmt w:val="lowerLetter"/>
      <w:lvlText w:val="%1."/>
      <w:lvlJc w:val="left"/>
      <w:pPr>
        <w:ind w:left="2061" w:hanging="360"/>
      </w:pPr>
      <w:rPr>
        <w:rFonts w:hint="default"/>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15" w15:restartNumberingAfterBreak="0">
    <w:nsid w:val="365A5814"/>
    <w:multiLevelType w:val="multilevel"/>
    <w:tmpl w:val="9BDA92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9C17250"/>
    <w:multiLevelType w:val="multilevel"/>
    <w:tmpl w:val="8DF6A4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3B062558"/>
    <w:multiLevelType w:val="hybridMultilevel"/>
    <w:tmpl w:val="4AF06D82"/>
    <w:lvl w:ilvl="0" w:tplc="38090013">
      <w:start w:val="1"/>
      <w:numFmt w:val="upperRoman"/>
      <w:lvlText w:val="%1."/>
      <w:lvlJc w:val="righ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3B200552"/>
    <w:multiLevelType w:val="hybridMultilevel"/>
    <w:tmpl w:val="3CC6DAFC"/>
    <w:lvl w:ilvl="0" w:tplc="29EA532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9653A3E"/>
    <w:multiLevelType w:val="multilevel"/>
    <w:tmpl w:val="42EE07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5B9D55C1"/>
    <w:multiLevelType w:val="multilevel"/>
    <w:tmpl w:val="0F020B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FF03406"/>
    <w:multiLevelType w:val="multilevel"/>
    <w:tmpl w:val="FFF890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31C7F1D"/>
    <w:multiLevelType w:val="multilevel"/>
    <w:tmpl w:val="7F2091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680D0AC9"/>
    <w:multiLevelType w:val="multilevel"/>
    <w:tmpl w:val="C36A3C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6B557628"/>
    <w:multiLevelType w:val="hybridMultilevel"/>
    <w:tmpl w:val="78885778"/>
    <w:lvl w:ilvl="0" w:tplc="737CC314">
      <w:start w:val="1"/>
      <w:numFmt w:val="lowerLetter"/>
      <w:lvlText w:val="%1."/>
      <w:lvlJc w:val="left"/>
      <w:pPr>
        <w:ind w:left="2421" w:hanging="360"/>
      </w:pPr>
      <w:rPr>
        <w:rFonts w:hint="default"/>
      </w:r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25" w15:restartNumberingAfterBreak="0">
    <w:nsid w:val="6FAA2687"/>
    <w:multiLevelType w:val="hybridMultilevel"/>
    <w:tmpl w:val="1DE8AAFE"/>
    <w:lvl w:ilvl="0" w:tplc="01C43630">
      <w:start w:val="1"/>
      <w:numFmt w:val="lowerLetter"/>
      <w:lvlText w:val="%1."/>
      <w:lvlJc w:val="left"/>
      <w:pPr>
        <w:ind w:left="2061" w:hanging="360"/>
      </w:pPr>
      <w:rPr>
        <w:rFonts w:hint="default"/>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26" w15:restartNumberingAfterBreak="0">
    <w:nsid w:val="74466B90"/>
    <w:multiLevelType w:val="hybridMultilevel"/>
    <w:tmpl w:val="F2648848"/>
    <w:lvl w:ilvl="0" w:tplc="F152940A">
      <w:start w:val="1"/>
      <w:numFmt w:val="decimal"/>
      <w:lvlText w:val="%1."/>
      <w:lvlJc w:val="left"/>
      <w:pPr>
        <w:ind w:left="2487" w:hanging="360"/>
      </w:pPr>
      <w:rPr>
        <w:rFonts w:hint="default"/>
      </w:rPr>
    </w:lvl>
    <w:lvl w:ilvl="1" w:tplc="38090019" w:tentative="1">
      <w:start w:val="1"/>
      <w:numFmt w:val="lowerLetter"/>
      <w:lvlText w:val="%2."/>
      <w:lvlJc w:val="left"/>
      <w:pPr>
        <w:ind w:left="3207" w:hanging="360"/>
      </w:pPr>
    </w:lvl>
    <w:lvl w:ilvl="2" w:tplc="3809001B" w:tentative="1">
      <w:start w:val="1"/>
      <w:numFmt w:val="lowerRoman"/>
      <w:lvlText w:val="%3."/>
      <w:lvlJc w:val="right"/>
      <w:pPr>
        <w:ind w:left="3927" w:hanging="180"/>
      </w:pPr>
    </w:lvl>
    <w:lvl w:ilvl="3" w:tplc="3809000F" w:tentative="1">
      <w:start w:val="1"/>
      <w:numFmt w:val="decimal"/>
      <w:lvlText w:val="%4."/>
      <w:lvlJc w:val="left"/>
      <w:pPr>
        <w:ind w:left="4647" w:hanging="360"/>
      </w:pPr>
    </w:lvl>
    <w:lvl w:ilvl="4" w:tplc="38090019" w:tentative="1">
      <w:start w:val="1"/>
      <w:numFmt w:val="lowerLetter"/>
      <w:lvlText w:val="%5."/>
      <w:lvlJc w:val="left"/>
      <w:pPr>
        <w:ind w:left="5367" w:hanging="360"/>
      </w:pPr>
    </w:lvl>
    <w:lvl w:ilvl="5" w:tplc="3809001B" w:tentative="1">
      <w:start w:val="1"/>
      <w:numFmt w:val="lowerRoman"/>
      <w:lvlText w:val="%6."/>
      <w:lvlJc w:val="right"/>
      <w:pPr>
        <w:ind w:left="6087" w:hanging="180"/>
      </w:pPr>
    </w:lvl>
    <w:lvl w:ilvl="6" w:tplc="3809000F" w:tentative="1">
      <w:start w:val="1"/>
      <w:numFmt w:val="decimal"/>
      <w:lvlText w:val="%7."/>
      <w:lvlJc w:val="left"/>
      <w:pPr>
        <w:ind w:left="6807" w:hanging="360"/>
      </w:pPr>
    </w:lvl>
    <w:lvl w:ilvl="7" w:tplc="38090019" w:tentative="1">
      <w:start w:val="1"/>
      <w:numFmt w:val="lowerLetter"/>
      <w:lvlText w:val="%8."/>
      <w:lvlJc w:val="left"/>
      <w:pPr>
        <w:ind w:left="7527" w:hanging="360"/>
      </w:pPr>
    </w:lvl>
    <w:lvl w:ilvl="8" w:tplc="3809001B" w:tentative="1">
      <w:start w:val="1"/>
      <w:numFmt w:val="lowerRoman"/>
      <w:lvlText w:val="%9."/>
      <w:lvlJc w:val="right"/>
      <w:pPr>
        <w:ind w:left="8247" w:hanging="180"/>
      </w:pPr>
    </w:lvl>
  </w:abstractNum>
  <w:num w:numId="1" w16cid:durableId="723869201">
    <w:abstractNumId w:val="22"/>
  </w:num>
  <w:num w:numId="2" w16cid:durableId="15931457">
    <w:abstractNumId w:val="17"/>
  </w:num>
  <w:num w:numId="3" w16cid:durableId="1640501120">
    <w:abstractNumId w:val="13"/>
  </w:num>
  <w:num w:numId="4" w16cid:durableId="677659604">
    <w:abstractNumId w:val="9"/>
  </w:num>
  <w:num w:numId="5" w16cid:durableId="2015916415">
    <w:abstractNumId w:val="16"/>
  </w:num>
  <w:num w:numId="6" w16cid:durableId="2019965311">
    <w:abstractNumId w:val="10"/>
  </w:num>
  <w:num w:numId="7" w16cid:durableId="149520055">
    <w:abstractNumId w:val="3"/>
  </w:num>
  <w:num w:numId="8" w16cid:durableId="20056571">
    <w:abstractNumId w:val="18"/>
  </w:num>
  <w:num w:numId="9" w16cid:durableId="588200813">
    <w:abstractNumId w:val="25"/>
  </w:num>
  <w:num w:numId="10" w16cid:durableId="1924025910">
    <w:abstractNumId w:val="8"/>
  </w:num>
  <w:num w:numId="11" w16cid:durableId="1460565529">
    <w:abstractNumId w:val="12"/>
  </w:num>
  <w:num w:numId="12" w16cid:durableId="858009938">
    <w:abstractNumId w:val="2"/>
  </w:num>
  <w:num w:numId="13" w16cid:durableId="883521898">
    <w:abstractNumId w:val="15"/>
  </w:num>
  <w:num w:numId="14" w16cid:durableId="1799642150">
    <w:abstractNumId w:val="0"/>
  </w:num>
  <w:num w:numId="15" w16cid:durableId="2041054301">
    <w:abstractNumId w:val="5"/>
  </w:num>
  <w:num w:numId="16" w16cid:durableId="1956868291">
    <w:abstractNumId w:val="7"/>
  </w:num>
  <w:num w:numId="17" w16cid:durableId="487136614">
    <w:abstractNumId w:val="21"/>
  </w:num>
  <w:num w:numId="18" w16cid:durableId="1820918789">
    <w:abstractNumId w:val="23"/>
  </w:num>
  <w:num w:numId="19" w16cid:durableId="1946503139">
    <w:abstractNumId w:val="11"/>
  </w:num>
  <w:num w:numId="20" w16cid:durableId="559639117">
    <w:abstractNumId w:val="1"/>
  </w:num>
  <w:num w:numId="21" w16cid:durableId="236520164">
    <w:abstractNumId w:val="19"/>
  </w:num>
  <w:num w:numId="22" w16cid:durableId="543912166">
    <w:abstractNumId w:val="6"/>
  </w:num>
  <w:num w:numId="23" w16cid:durableId="406806082">
    <w:abstractNumId w:val="14"/>
  </w:num>
  <w:num w:numId="24" w16cid:durableId="661854480">
    <w:abstractNumId w:val="20"/>
  </w:num>
  <w:num w:numId="25" w16cid:durableId="1504390021">
    <w:abstractNumId w:val="24"/>
  </w:num>
  <w:num w:numId="26" w16cid:durableId="656958837">
    <w:abstractNumId w:val="26"/>
  </w:num>
  <w:num w:numId="27" w16cid:durableId="99260999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4FE3"/>
    <w:rsid w:val="000012F5"/>
    <w:rsid w:val="00090DD4"/>
    <w:rsid w:val="000C3DBE"/>
    <w:rsid w:val="000D6A88"/>
    <w:rsid w:val="000E297A"/>
    <w:rsid w:val="000F4BA1"/>
    <w:rsid w:val="00106717"/>
    <w:rsid w:val="00110A2A"/>
    <w:rsid w:val="001339AB"/>
    <w:rsid w:val="00137074"/>
    <w:rsid w:val="001378FC"/>
    <w:rsid w:val="0015155D"/>
    <w:rsid w:val="001D4FE3"/>
    <w:rsid w:val="002139A2"/>
    <w:rsid w:val="00216F7A"/>
    <w:rsid w:val="00225198"/>
    <w:rsid w:val="0023715D"/>
    <w:rsid w:val="0031400C"/>
    <w:rsid w:val="0036670E"/>
    <w:rsid w:val="003D534A"/>
    <w:rsid w:val="00406BBB"/>
    <w:rsid w:val="004256E5"/>
    <w:rsid w:val="00463F75"/>
    <w:rsid w:val="004B0C21"/>
    <w:rsid w:val="004C792B"/>
    <w:rsid w:val="005254E4"/>
    <w:rsid w:val="005A0782"/>
    <w:rsid w:val="005B4FCA"/>
    <w:rsid w:val="005F3D57"/>
    <w:rsid w:val="006010C2"/>
    <w:rsid w:val="00610E43"/>
    <w:rsid w:val="006509BF"/>
    <w:rsid w:val="006546A1"/>
    <w:rsid w:val="006653DA"/>
    <w:rsid w:val="006D1242"/>
    <w:rsid w:val="007156C8"/>
    <w:rsid w:val="00717B6D"/>
    <w:rsid w:val="007804EB"/>
    <w:rsid w:val="007B29EE"/>
    <w:rsid w:val="007B6B06"/>
    <w:rsid w:val="008525CC"/>
    <w:rsid w:val="008F5FEC"/>
    <w:rsid w:val="009200C7"/>
    <w:rsid w:val="00971647"/>
    <w:rsid w:val="00983BF9"/>
    <w:rsid w:val="00995173"/>
    <w:rsid w:val="009B1FEC"/>
    <w:rsid w:val="00A030F9"/>
    <w:rsid w:val="00A50CA3"/>
    <w:rsid w:val="00AE6E27"/>
    <w:rsid w:val="00B00339"/>
    <w:rsid w:val="00B662D4"/>
    <w:rsid w:val="00BD166A"/>
    <w:rsid w:val="00BF4FA1"/>
    <w:rsid w:val="00C32B96"/>
    <w:rsid w:val="00D0663C"/>
    <w:rsid w:val="00D6000E"/>
    <w:rsid w:val="00DB0FBB"/>
    <w:rsid w:val="00DB1B54"/>
    <w:rsid w:val="00DE7D2D"/>
    <w:rsid w:val="00DF684D"/>
    <w:rsid w:val="00E26798"/>
    <w:rsid w:val="00E5703A"/>
    <w:rsid w:val="00EA1482"/>
    <w:rsid w:val="00F27C59"/>
    <w:rsid w:val="00F5201B"/>
    <w:rsid w:val="00F6001E"/>
    <w:rsid w:val="00FA4E4E"/>
    <w:rsid w:val="00FF2DB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345C36"/>
  <w15:chartTrackingRefBased/>
  <w15:docId w15:val="{76A92BAF-3AE6-40A8-8F43-3DE3F52DC7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D4FE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1D4FE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D4FE3"/>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1D4FE3"/>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D4FE3"/>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D4FE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D4FE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D4FE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D4FE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4FE3"/>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1D4FE3"/>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1D4FE3"/>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D4FE3"/>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1D4FE3"/>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D4FE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D4FE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D4FE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D4FE3"/>
    <w:rPr>
      <w:rFonts w:eastAsiaTheme="majorEastAsia" w:cstheme="majorBidi"/>
      <w:color w:val="272727" w:themeColor="text1" w:themeTint="D8"/>
    </w:rPr>
  </w:style>
  <w:style w:type="paragraph" w:styleId="Title">
    <w:name w:val="Title"/>
    <w:basedOn w:val="Normal"/>
    <w:next w:val="Normal"/>
    <w:link w:val="TitleChar"/>
    <w:uiPriority w:val="10"/>
    <w:qFormat/>
    <w:rsid w:val="001D4FE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D4F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D4FE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D4FE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D4FE3"/>
    <w:pPr>
      <w:spacing w:before="160"/>
      <w:jc w:val="center"/>
    </w:pPr>
    <w:rPr>
      <w:i/>
      <w:iCs/>
      <w:color w:val="404040" w:themeColor="text1" w:themeTint="BF"/>
    </w:rPr>
  </w:style>
  <w:style w:type="character" w:customStyle="1" w:styleId="QuoteChar">
    <w:name w:val="Quote Char"/>
    <w:basedOn w:val="DefaultParagraphFont"/>
    <w:link w:val="Quote"/>
    <w:uiPriority w:val="29"/>
    <w:rsid w:val="001D4FE3"/>
    <w:rPr>
      <w:i/>
      <w:iCs/>
      <w:color w:val="404040" w:themeColor="text1" w:themeTint="BF"/>
    </w:rPr>
  </w:style>
  <w:style w:type="paragraph" w:styleId="ListParagraph">
    <w:name w:val="List Paragraph"/>
    <w:basedOn w:val="Normal"/>
    <w:uiPriority w:val="34"/>
    <w:qFormat/>
    <w:rsid w:val="001D4FE3"/>
    <w:pPr>
      <w:ind w:left="720"/>
      <w:contextualSpacing/>
    </w:pPr>
  </w:style>
  <w:style w:type="character" w:styleId="IntenseEmphasis">
    <w:name w:val="Intense Emphasis"/>
    <w:basedOn w:val="DefaultParagraphFont"/>
    <w:uiPriority w:val="21"/>
    <w:qFormat/>
    <w:rsid w:val="001D4FE3"/>
    <w:rPr>
      <w:i/>
      <w:iCs/>
      <w:color w:val="2F5496" w:themeColor="accent1" w:themeShade="BF"/>
    </w:rPr>
  </w:style>
  <w:style w:type="paragraph" w:styleId="IntenseQuote">
    <w:name w:val="Intense Quote"/>
    <w:basedOn w:val="Normal"/>
    <w:next w:val="Normal"/>
    <w:link w:val="IntenseQuoteChar"/>
    <w:uiPriority w:val="30"/>
    <w:qFormat/>
    <w:rsid w:val="001D4FE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D4FE3"/>
    <w:rPr>
      <w:i/>
      <w:iCs/>
      <w:color w:val="2F5496" w:themeColor="accent1" w:themeShade="BF"/>
    </w:rPr>
  </w:style>
  <w:style w:type="character" w:styleId="IntenseReference">
    <w:name w:val="Intense Reference"/>
    <w:basedOn w:val="DefaultParagraphFont"/>
    <w:uiPriority w:val="32"/>
    <w:qFormat/>
    <w:rsid w:val="001D4FE3"/>
    <w:rPr>
      <w:b/>
      <w:bCs/>
      <w:smallCaps/>
      <w:color w:val="2F5496" w:themeColor="accent1" w:themeShade="BF"/>
      <w:spacing w:val="5"/>
    </w:rPr>
  </w:style>
  <w:style w:type="paragraph" w:styleId="FootnoteText">
    <w:name w:val="footnote text"/>
    <w:basedOn w:val="Normal"/>
    <w:link w:val="FootnoteTextChar"/>
    <w:uiPriority w:val="99"/>
    <w:semiHidden/>
    <w:unhideWhenUsed/>
    <w:rsid w:val="004C792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C792B"/>
    <w:rPr>
      <w:sz w:val="20"/>
      <w:szCs w:val="20"/>
    </w:rPr>
  </w:style>
  <w:style w:type="character" w:styleId="FootnoteReference">
    <w:name w:val="footnote reference"/>
    <w:basedOn w:val="DefaultParagraphFont"/>
    <w:uiPriority w:val="99"/>
    <w:semiHidden/>
    <w:unhideWhenUsed/>
    <w:rsid w:val="004C792B"/>
    <w:rPr>
      <w:vertAlign w:val="superscript"/>
    </w:rPr>
  </w:style>
  <w:style w:type="character" w:styleId="Strong">
    <w:name w:val="Strong"/>
    <w:basedOn w:val="DefaultParagraphFont"/>
    <w:uiPriority w:val="22"/>
    <w:qFormat/>
    <w:rsid w:val="006653DA"/>
    <w:rPr>
      <w:b/>
      <w:bCs/>
    </w:rPr>
  </w:style>
  <w:style w:type="paragraph" w:customStyle="1" w:styleId="my-2">
    <w:name w:val="my-2"/>
    <w:basedOn w:val="Normal"/>
    <w:rsid w:val="00D0663C"/>
    <w:pPr>
      <w:spacing w:before="100" w:beforeAutospacing="1" w:after="100" w:afterAutospacing="1" w:line="240" w:lineRule="auto"/>
    </w:pPr>
    <w:rPr>
      <w:rFonts w:ascii="Times New Roman" w:eastAsia="Times New Roman" w:hAnsi="Times New Roman" w:cs="Times New Roman"/>
      <w:kern w:val="0"/>
      <w:lang w:eastAsia="en-ID"/>
      <w14:ligatures w14:val="none"/>
    </w:rPr>
  </w:style>
  <w:style w:type="character" w:styleId="Hyperlink">
    <w:name w:val="Hyperlink"/>
    <w:basedOn w:val="DefaultParagraphFont"/>
    <w:uiPriority w:val="99"/>
    <w:unhideWhenUsed/>
    <w:rsid w:val="00983BF9"/>
    <w:rPr>
      <w:color w:val="0563C1" w:themeColor="hyperlink"/>
      <w:u w:val="single"/>
    </w:rPr>
  </w:style>
  <w:style w:type="character" w:styleId="UnresolvedMention">
    <w:name w:val="Unresolved Mention"/>
    <w:basedOn w:val="DefaultParagraphFont"/>
    <w:uiPriority w:val="99"/>
    <w:semiHidden/>
    <w:unhideWhenUsed/>
    <w:rsid w:val="00983BF9"/>
    <w:rPr>
      <w:color w:val="605E5C"/>
      <w:shd w:val="clear" w:color="auto" w:fill="E1DFDD"/>
    </w:rPr>
  </w:style>
  <w:style w:type="character" w:styleId="PlaceholderText">
    <w:name w:val="Placeholder Text"/>
    <w:basedOn w:val="DefaultParagraphFont"/>
    <w:uiPriority w:val="99"/>
    <w:semiHidden/>
    <w:rsid w:val="007804EB"/>
    <w:rPr>
      <w:color w:val="666666"/>
    </w:rPr>
  </w:style>
  <w:style w:type="paragraph" w:styleId="NormalWeb">
    <w:name w:val="Normal (Web)"/>
    <w:basedOn w:val="Normal"/>
    <w:uiPriority w:val="99"/>
    <w:semiHidden/>
    <w:unhideWhenUsed/>
    <w:rsid w:val="009B1FEC"/>
    <w:rPr>
      <w:rFonts w:ascii="Times New Roman" w:hAnsi="Times New Roman" w:cs="Times New Roman"/>
    </w:rPr>
  </w:style>
  <w:style w:type="paragraph" w:styleId="Header">
    <w:name w:val="header"/>
    <w:basedOn w:val="Normal"/>
    <w:link w:val="HeaderChar"/>
    <w:uiPriority w:val="99"/>
    <w:unhideWhenUsed/>
    <w:rsid w:val="002251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25198"/>
  </w:style>
  <w:style w:type="paragraph" w:styleId="Footer">
    <w:name w:val="footer"/>
    <w:basedOn w:val="Normal"/>
    <w:link w:val="FooterChar"/>
    <w:uiPriority w:val="99"/>
    <w:unhideWhenUsed/>
    <w:rsid w:val="002251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251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rlyserla9@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limurtadhofdk1@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ulistio@walisongo.ac.id"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25010680018@student.walisongo.ac.id" TargetMode="External"/><Relationship Id="rId4" Type="http://schemas.openxmlformats.org/officeDocument/2006/relationships/settings" Target="settings.xml"/><Relationship Id="rId9" Type="http://schemas.openxmlformats.org/officeDocument/2006/relationships/hyperlink" Target="mailto:25010680016@student.walisongo.ac.i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506C99-6315-4A73-8C44-DD5FD3580C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3663</Words>
  <Characters>20880</Characters>
  <Application>Microsoft Office Word</Application>
  <DocSecurity>0</DocSecurity>
  <Lines>174</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adivinta rahma</dc:creator>
  <cp:keywords/>
  <dc:description/>
  <cp:lastModifiedBy>mahadivinta rahma</cp:lastModifiedBy>
  <cp:revision>2</cp:revision>
  <cp:lastPrinted>2026-06-15T10:48:00Z</cp:lastPrinted>
  <dcterms:created xsi:type="dcterms:W3CDTF">2026-06-15T10:49:00Z</dcterms:created>
  <dcterms:modified xsi:type="dcterms:W3CDTF">2026-06-15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ce655349-1cc4-3a6d-ba41-2716bf078f37</vt:lpwstr>
  </property>
  <property fmtid="{D5CDD505-2E9C-101B-9397-08002B2CF9AE}" pid="24" name="Mendeley Citation Style_1">
    <vt:lpwstr>http://www.zotero.org/styles/chicago-fullnote-bibliography</vt:lpwstr>
  </property>
</Properties>
</file>